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EF1D2A" w:rsidP="00DC4508">
      <w:pPr>
        <w:jc w:val="both"/>
        <w:rPr>
          <w:rFonts w:ascii="Times New Roman" w:hAnsi="Times New Roman" w:cs="Times New Roman"/>
        </w:rPr>
      </w:pPr>
      <w:r>
        <w:rPr>
          <w:rFonts w:ascii="Times New Roman" w:hAnsi="Times New Roman" w:cs="Times New Roman"/>
          <w:i/>
          <w:iCs/>
        </w:rPr>
        <w:t>*</w:t>
      </w:r>
      <w:r w:rsidR="004163D0" w:rsidRPr="00A57197">
        <w:rPr>
          <w:rFonts w:ascii="Times New Roman" w:hAnsi="Times New Roman" w:cs="Times New Roman"/>
          <w:i/>
          <w:iCs/>
        </w:rPr>
        <w:t>Human adenovirus B-55</w:t>
      </w:r>
      <w:r>
        <w:rPr>
          <w:rFonts w:ascii="Times New Roman" w:hAnsi="Times New Roman" w:cs="Times New Roman"/>
          <w:i/>
          <w:iCs/>
        </w:rPr>
        <w:t>*</w:t>
      </w:r>
      <w:r w:rsidR="004163D0"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p>
    <w:p w:rsidR="003C2EE4" w:rsidRDefault="003C2EE4" w:rsidP="00DC4508">
      <w:pPr>
        <w:jc w:val="both"/>
        <w:rPr>
          <w:rFonts w:ascii="Times New Roman" w:hAnsi="Times New Roman" w:cs="Times New Roman"/>
        </w:rPr>
      </w:pPr>
    </w:p>
    <w:p w:rsidR="00B2799E" w:rsidRDefault="00B2799E" w:rsidP="00DC4508">
      <w:pPr>
        <w:jc w:val="both"/>
        <w:rPr>
          <w:rFonts w:ascii="Times New Roman" w:hAnsi="Times New Roman" w:cs="Times New Roman"/>
        </w:rPr>
      </w:pPr>
      <w:r>
        <w:rPr>
          <w:rFonts w:ascii="Times New Roman" w:hAnsi="Times New Roman" w:cs="Times New Roman"/>
        </w:rPr>
        <w:t>## Significance</w:t>
      </w:r>
    </w:p>
    <w:p w:rsidR="00B2799E" w:rsidRDefault="00B2799E" w:rsidP="00DC4508">
      <w:pPr>
        <w:jc w:val="both"/>
        <w:rPr>
          <w:rFonts w:ascii="Times New Roman" w:hAnsi="Times New Roman" w:cs="Times New Roman"/>
        </w:rPr>
      </w:pPr>
    </w:p>
    <w:p w:rsidR="00DF6401" w:rsidRDefault="0035532C" w:rsidP="00AC7962">
      <w:pPr>
        <w:jc w:val="both"/>
        <w:rPr>
          <w:rFonts w:ascii="Times New Roman" w:hAnsi="Times New Roman" w:cs="Times New Roman"/>
        </w:rPr>
      </w:pPr>
      <w:r w:rsidRPr="0035532C">
        <w:rPr>
          <w:rFonts w:ascii="Times New Roman" w:hAnsi="Times New Roman" w:cs="Times New Roman"/>
          <w:i/>
          <w:iCs/>
        </w:rPr>
        <w:t xml:space="preserve">Human </w:t>
      </w:r>
      <w:r w:rsidR="00B2799E" w:rsidRPr="0035532C">
        <w:rPr>
          <w:rFonts w:ascii="Times New Roman" w:hAnsi="Times New Roman" w:cs="Times New Roman"/>
          <w:i/>
          <w:iCs/>
        </w:rPr>
        <w:t>adenovirus</w:t>
      </w:r>
      <w:r w:rsidR="00B2799E">
        <w:rPr>
          <w:rFonts w:ascii="Times New Roman" w:hAnsi="Times New Roman" w:cs="Times New Roman"/>
        </w:rPr>
        <w:t xml:space="preserve"> is a clinically relevant model organism with significant biotechnology applications. It has a global distribution, causing sporadic outbreaks. The virus threatens populations with close-living quarters, such as military barracks. Consequently, the U.S. military</w:t>
      </w:r>
      <w:r w:rsidR="00A534B6">
        <w:rPr>
          <w:rFonts w:ascii="Times New Roman" w:hAnsi="Times New Roman" w:cs="Times New Roman"/>
        </w:rPr>
        <w:t xml:space="preserve"> vaccinates recruits against types E4 and B7. Recent outbreaks of different types in civilian populations are on the rise</w:t>
      </w:r>
      <w:r w:rsidR="004924D0">
        <w:rPr>
          <w:rFonts w:ascii="Times New Roman" w:hAnsi="Times New Roman" w:cs="Times New Roman"/>
        </w:rPr>
        <w:t xml:space="preserve">. </w:t>
      </w:r>
      <w:r w:rsidR="00A534B6">
        <w:rPr>
          <w:rFonts w:ascii="Times New Roman" w:hAnsi="Times New Roman" w:cs="Times New Roman"/>
        </w:rPr>
        <w:t xml:space="preserve"> B55</w:t>
      </w:r>
      <w:r w:rsidR="004924D0">
        <w:rPr>
          <w:rFonts w:ascii="Times New Roman" w:hAnsi="Times New Roman" w:cs="Times New Roman"/>
        </w:rPr>
        <w:t xml:space="preserve"> </w:t>
      </w:r>
      <w:r w:rsidR="00A534B6">
        <w:rPr>
          <w:rFonts w:ascii="Times New Roman" w:hAnsi="Times New Roman" w:cs="Times New Roman"/>
        </w:rPr>
        <w:t>is no exception</w:t>
      </w:r>
      <w:r w:rsidR="004924D0">
        <w:rPr>
          <w:rFonts w:ascii="Times New Roman" w:hAnsi="Times New Roman" w:cs="Times New Roman"/>
        </w:rPr>
        <w:t xml:space="preserve"> and originally rarely affected military populations</w:t>
      </w:r>
      <w:r w:rsidR="00400431">
        <w:rPr>
          <w:rFonts w:ascii="Times New Roman" w:hAnsi="Times New Roman" w:cs="Times New Roman"/>
        </w:rPr>
        <w:t>.</w:t>
      </w:r>
      <w:r w:rsidR="0050339D">
        <w:rPr>
          <w:rFonts w:ascii="Times New Roman" w:hAnsi="Times New Roman" w:cs="Times New Roman"/>
        </w:rPr>
        <w:t xml:space="preserve"> </w:t>
      </w:r>
    </w:p>
    <w:p w:rsidR="00B2799E" w:rsidRPr="00A57197" w:rsidRDefault="00B2799E" w:rsidP="00DC4508">
      <w:pPr>
        <w:jc w:val="both"/>
        <w:rPr>
          <w:rFonts w:ascii="Times New Roman" w:hAnsi="Times New Roman" w:cs="Times New Roman"/>
        </w:rPr>
      </w:pPr>
    </w:p>
    <w:p w:rsidR="00CF5DF8"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Default="00CF5DF8" w:rsidP="0061061B">
      <w:pPr>
        <w:jc w:val="both"/>
        <w:rPr>
          <w:rFonts w:ascii="Times New Roman" w:hAnsi="Times New Roman" w:cs="Times New Roman"/>
        </w:rPr>
      </w:pPr>
    </w:p>
    <w:p w:rsidR="00CF5DF8" w:rsidRDefault="00CF5DF8" w:rsidP="0061061B">
      <w:pPr>
        <w:jc w:val="both"/>
        <w:rPr>
          <w:rFonts w:ascii="Times New Roman" w:hAnsi="Times New Roman" w:cs="Times New Roman"/>
        </w:rPr>
      </w:pPr>
      <w:r w:rsidRPr="00A57197">
        <w:rPr>
          <w:rFonts w:ascii="Times New Roman" w:hAnsi="Times New Roman" w:cs="Times New Roman"/>
        </w:rPr>
        <w:t xml:space="preserve">The </w:t>
      </w:r>
      <w:r w:rsidR="00EF1D2A">
        <w:rPr>
          <w:rFonts w:ascii="Times New Roman" w:hAnsi="Times New Roman" w:cs="Times New Roman"/>
        </w:rPr>
        <w:t>*</w:t>
      </w:r>
      <w:r w:rsidRPr="00A57197">
        <w:rPr>
          <w:rFonts w:ascii="Times New Roman" w:hAnsi="Times New Roman" w:cs="Times New Roman"/>
          <w:i/>
          <w:iCs/>
        </w:rPr>
        <w:t>Adenoviridae</w:t>
      </w:r>
      <w:r w:rsidR="00EF1D2A">
        <w:rPr>
          <w:rFonts w:ascii="Times New Roman" w:hAnsi="Times New Roman" w:cs="Times New Roman"/>
          <w:i/>
          <w:iCs/>
        </w:rPr>
        <w:t>*</w:t>
      </w:r>
      <w:r w:rsidRPr="00A57197">
        <w:rPr>
          <w:rFonts w:ascii="Times New Roman" w:hAnsi="Times New Roman" w:cs="Times New Roman"/>
        </w:rPr>
        <w:t xml:space="preserve"> family includes genera that infect a wide range of hosts and cell types. The </w:t>
      </w:r>
      <w:r w:rsidR="00EF1D2A">
        <w:rPr>
          <w:rFonts w:ascii="Times New Roman" w:hAnsi="Times New Roman" w:cs="Times New Roman"/>
        </w:rPr>
        <w:t>*</w:t>
      </w:r>
      <w:r w:rsidRPr="00A57197">
        <w:rPr>
          <w:rFonts w:ascii="Times New Roman" w:hAnsi="Times New Roman" w:cs="Times New Roman"/>
          <w:i/>
          <w:iCs/>
        </w:rPr>
        <w:t>Mastadenovirus</w:t>
      </w:r>
      <w:r w:rsidR="00EF1D2A">
        <w:rPr>
          <w:rFonts w:ascii="Times New Roman" w:hAnsi="Times New Roman" w:cs="Times New Roman"/>
          <w:i/>
          <w:iCs/>
        </w:rPr>
        <w:t>*</w:t>
      </w:r>
      <w:r w:rsidRPr="00A57197">
        <w:rPr>
          <w:rFonts w:ascii="Times New Roman" w:hAnsi="Times New Roman" w:cs="Times New Roman"/>
        </w:rPr>
        <w:t xml:space="preserve"> genus includes species that infect mammalian hosts. They are globally distributed</w:t>
      </w:r>
      <w:r w:rsidR="005469FC">
        <w:rPr>
          <w:rFonts w:ascii="Times New Roman" w:hAnsi="Times New Roman" w:cs="Times New Roman"/>
        </w:rPr>
        <w:t xml:space="preserve">, causing </w:t>
      </w:r>
      <w:r w:rsidRPr="00A57197">
        <w:rPr>
          <w:rFonts w:ascii="Times New Roman" w:hAnsi="Times New Roman" w:cs="Times New Roman"/>
        </w:rPr>
        <w:t xml:space="preserve">sporadic outbreaks in densely populated regions and close-living quarters. </w:t>
      </w:r>
      <w:r w:rsidR="00AC7DE9">
        <w:rPr>
          <w:rFonts w:ascii="Times New Roman" w:hAnsi="Times New Roman" w:cs="Times New Roman"/>
        </w:rPr>
        <w:t>C</w:t>
      </w:r>
      <w:r w:rsidR="00557478">
        <w:rPr>
          <w:rFonts w:ascii="Times New Roman" w:hAnsi="Times New Roman" w:cs="Times New Roman"/>
        </w:rPr>
        <w:t>arriers may expose others via aerosol or fecal-oral transmission</w:t>
      </w:r>
      <w:r w:rsidR="00AC7DE9">
        <w:rPr>
          <w:rFonts w:ascii="Times New Roman" w:hAnsi="Times New Roman" w:cs="Times New Roman"/>
        </w:rPr>
        <w:t>, possibly asymptomatically</w:t>
      </w:r>
      <w:r w:rsidR="00557478">
        <w:rPr>
          <w:rFonts w:ascii="Times New Roman" w:hAnsi="Times New Roman" w:cs="Times New Roman"/>
        </w:rPr>
        <w:t xml:space="preserve"> </w:t>
      </w:r>
      <w:r w:rsidR="00557478">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2byJliAw","properties":{"formattedCitation":"(Lynch III and Kajon, 2016)","plainCitation":"(Lynch III and Kajon, 2016)","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sidR="00557478">
        <w:rPr>
          <w:rFonts w:ascii="Times New Roman" w:hAnsi="Times New Roman" w:cs="Times New Roman"/>
        </w:rPr>
        <w:fldChar w:fldCharType="separate"/>
      </w:r>
      <w:r w:rsidR="00A07DFB">
        <w:rPr>
          <w:rFonts w:ascii="Times New Roman" w:hAnsi="Times New Roman" w:cs="Times New Roman"/>
        </w:rPr>
        <w:t>(Lynch III and Kajon, 2016)</w:t>
      </w:r>
      <w:r w:rsidR="00557478">
        <w:rPr>
          <w:rFonts w:ascii="Times New Roman" w:hAnsi="Times New Roman" w:cs="Times New Roman"/>
        </w:rPr>
        <w:fldChar w:fldCharType="end"/>
      </w:r>
      <w:r w:rsidR="00557478">
        <w:rPr>
          <w:rFonts w:ascii="Times New Roman" w:hAnsi="Times New Roman" w:cs="Times New Roman"/>
        </w:rPr>
        <w:t xml:space="preserve">. </w:t>
      </w:r>
      <w:r w:rsidRPr="00A57197">
        <w:rPr>
          <w:rFonts w:ascii="Times New Roman" w:hAnsi="Times New Roman" w:cs="Times New Roman"/>
        </w:rPr>
        <w:t>Symptoms range from acute respiratory disease to organ failure, depending on the viral species and host immune strength</w:t>
      </w:r>
      <w:r w:rsidR="00C634EA">
        <w:rPr>
          <w:rFonts w:ascii="Times New Roman" w:hAnsi="Times New Roman" w:cs="Times New Roman"/>
        </w:rPr>
        <w:t xml:space="preserve"> </w:t>
      </w:r>
      <w:r w:rsidR="00C634EA">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Cpqrj9tG","properties":{"formattedCitation":"(Lynch III and Kajon, 2016)","plainCitation":"(Lynch III and Kajon, 2016)","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sidR="00C634EA">
        <w:rPr>
          <w:rFonts w:ascii="Times New Roman" w:hAnsi="Times New Roman" w:cs="Times New Roman"/>
        </w:rPr>
        <w:fldChar w:fldCharType="separate"/>
      </w:r>
      <w:r w:rsidR="00A07DFB">
        <w:rPr>
          <w:rFonts w:ascii="Times New Roman" w:hAnsi="Times New Roman" w:cs="Times New Roman"/>
        </w:rPr>
        <w:t>(Lynch III and Kajon, 2016)</w:t>
      </w:r>
      <w:r w:rsidR="00C634EA">
        <w:rPr>
          <w:rFonts w:ascii="Times New Roman" w:hAnsi="Times New Roman" w:cs="Times New Roman"/>
        </w:rPr>
        <w:fldChar w:fldCharType="end"/>
      </w:r>
      <w:r w:rsidRPr="00A57197">
        <w:rPr>
          <w:rFonts w:ascii="Times New Roman" w:hAnsi="Times New Roman" w:cs="Times New Roman"/>
        </w:rPr>
        <w:t>. Accordingly, individuals with developing or weakened immune systems account for most outbreak deaths.</w:t>
      </w:r>
    </w:p>
    <w:p w:rsidR="00B95F9E" w:rsidRDefault="00B95F9E" w:rsidP="0061061B">
      <w:pPr>
        <w:jc w:val="both"/>
        <w:rPr>
          <w:rFonts w:ascii="Times New Roman" w:hAnsi="Times New Roman" w:cs="Times New Roman"/>
        </w:rPr>
      </w:pPr>
    </w:p>
    <w:p w:rsidR="00E148D6" w:rsidRDefault="00E148D6" w:rsidP="0061061B">
      <w:pPr>
        <w:jc w:val="both"/>
        <w:rPr>
          <w:rFonts w:ascii="Times New Roman" w:hAnsi="Times New Roman" w:cs="Times New Roman"/>
        </w:rPr>
      </w:pPr>
      <w:r>
        <w:rPr>
          <w:rFonts w:ascii="Times New Roman" w:hAnsi="Times New Roman" w:cs="Times New Roman"/>
        </w:rPr>
        <w:t>### Biology</w:t>
      </w:r>
    </w:p>
    <w:p w:rsidR="00E148D6" w:rsidRDefault="00E148D6" w:rsidP="0061061B">
      <w:pPr>
        <w:jc w:val="both"/>
        <w:rPr>
          <w:rFonts w:ascii="Times New Roman" w:hAnsi="Times New Roman" w:cs="Times New Roman"/>
        </w:rPr>
      </w:pPr>
    </w:p>
    <w:p w:rsidR="00C634EA" w:rsidRDefault="00B95F9E" w:rsidP="0061061B">
      <w:pPr>
        <w:jc w:val="both"/>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i/>
          <w:iCs/>
        </w:rPr>
        <w:t>Adenoviridae</w:t>
      </w:r>
      <w:r>
        <w:rPr>
          <w:rFonts w:ascii="Times New Roman" w:hAnsi="Times New Roman" w:cs="Times New Roman"/>
        </w:rPr>
        <w:t xml:space="preserve"> are </w:t>
      </w:r>
      <w:r w:rsidR="00107B53">
        <w:rPr>
          <w:rFonts w:ascii="Times New Roman" w:hAnsi="Times New Roman" w:cs="Times New Roman"/>
        </w:rPr>
        <w:t>class I</w:t>
      </w:r>
      <w:r>
        <w:rPr>
          <w:rFonts w:ascii="Times New Roman" w:hAnsi="Times New Roman" w:cs="Times New Roman"/>
        </w:rPr>
        <w:t xml:space="preserve"> </w:t>
      </w:r>
      <w:r w:rsidR="00A07B45">
        <w:rPr>
          <w:rFonts w:ascii="Times New Roman" w:hAnsi="Times New Roman" w:cs="Times New Roman"/>
        </w:rPr>
        <w:t xml:space="preserve">linear </w:t>
      </w:r>
      <w:r>
        <w:rPr>
          <w:rFonts w:ascii="Times New Roman" w:hAnsi="Times New Roman" w:cs="Times New Roman"/>
        </w:rPr>
        <w:t>double stranded DNA virus</w:t>
      </w:r>
      <w:r w:rsidR="00E726B4">
        <w:rPr>
          <w:rFonts w:ascii="Times New Roman" w:hAnsi="Times New Roman" w:cs="Times New Roman"/>
        </w:rPr>
        <w:t>es</w:t>
      </w:r>
      <w:r w:rsidR="000004B6">
        <w:rPr>
          <w:rFonts w:ascii="Times New Roman" w:hAnsi="Times New Roman" w:cs="Times New Roman"/>
        </w:rPr>
        <w:t xml:space="preserve"> </w:t>
      </w:r>
      <w:r w:rsidR="000004B6">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nY0DByGT","properties":{"formattedCitation":"(Baltimore, 1971)","plainCitation":"(Baltimore, 1971)","noteIndex":0},"citationItems":[{"id":1186,"uris":["http://zotero.org/users/local/OzBOzEia/items/7ARKN2QD"],"uri":["http://zotero.org/users/local/OzBOzEia/items/7ARKN2QD"],"itemData":{"id":1186,"type":"article-journal","title":"Expression of animal virus genomes.","container-title":"Bacteriological Reviews","page":"235-241","volume":"35","issue":"3","source":"PubMed Central","ISSN":"0005-3678","note":"PMID: 4329869\nPMCID: PMC378387","journalAbbreviation":"Bacteriol Rev","author":[{"family":"Baltimore","given":"D"}],"issued":{"date-parts":[["1971",9]]}}}],"schema":"https://github.com/citation-style-language/schema/raw/master/csl-citation.json"} </w:instrText>
      </w:r>
      <w:r w:rsidR="000004B6">
        <w:rPr>
          <w:rFonts w:ascii="Times New Roman" w:hAnsi="Times New Roman" w:cs="Times New Roman"/>
        </w:rPr>
        <w:fldChar w:fldCharType="separate"/>
      </w:r>
      <w:r w:rsidR="00A07DFB">
        <w:rPr>
          <w:rFonts w:ascii="Times New Roman" w:hAnsi="Times New Roman" w:cs="Times New Roman"/>
        </w:rPr>
        <w:t>(Baltimore, 1971)</w:t>
      </w:r>
      <w:r w:rsidR="000004B6">
        <w:rPr>
          <w:rFonts w:ascii="Times New Roman" w:hAnsi="Times New Roman" w:cs="Times New Roman"/>
        </w:rPr>
        <w:fldChar w:fldCharType="end"/>
      </w:r>
      <w:r w:rsidR="00E726B4">
        <w:rPr>
          <w:rFonts w:ascii="Times New Roman" w:hAnsi="Times New Roman" w:cs="Times New Roman"/>
        </w:rPr>
        <w:t>.</w:t>
      </w:r>
      <w:r>
        <w:rPr>
          <w:rFonts w:ascii="Times New Roman" w:hAnsi="Times New Roman" w:cs="Times New Roman"/>
        </w:rPr>
        <w:t xml:space="preserve"> </w:t>
      </w:r>
      <w:r w:rsidR="00D722E2">
        <w:rPr>
          <w:rFonts w:ascii="Times New Roman" w:hAnsi="Times New Roman" w:cs="Times New Roman"/>
        </w:rPr>
        <w:t xml:space="preserve">The </w:t>
      </w:r>
      <w:r w:rsidR="00107B53">
        <w:rPr>
          <w:rFonts w:ascii="Times New Roman" w:hAnsi="Times New Roman" w:cs="Times New Roman"/>
        </w:rPr>
        <w:t xml:space="preserve">nonenveloped </w:t>
      </w:r>
      <w:r w:rsidR="00323412">
        <w:rPr>
          <w:rFonts w:ascii="Times New Roman" w:hAnsi="Times New Roman" w:cs="Times New Roman"/>
        </w:rPr>
        <w:t xml:space="preserve">icosahedral </w:t>
      </w:r>
      <w:r w:rsidR="00107AAB">
        <w:rPr>
          <w:rFonts w:ascii="Times New Roman" w:hAnsi="Times New Roman" w:cs="Times New Roman"/>
        </w:rPr>
        <w:t>nucleo</w:t>
      </w:r>
      <w:r w:rsidR="00D722E2">
        <w:rPr>
          <w:rFonts w:ascii="Times New Roman" w:hAnsi="Times New Roman" w:cs="Times New Roman"/>
        </w:rPr>
        <w:t xml:space="preserve">capsid consists of </w:t>
      </w:r>
      <w:r w:rsidR="00D05FEC">
        <w:rPr>
          <w:rFonts w:ascii="Times New Roman" w:hAnsi="Times New Roman" w:cs="Times New Roman"/>
        </w:rPr>
        <w:t>hexon and penton capsomers forming the faces and vertexes</w:t>
      </w:r>
      <w:r w:rsidR="008F2143">
        <w:rPr>
          <w:rFonts w:ascii="Times New Roman" w:hAnsi="Times New Roman" w:cs="Times New Roman"/>
        </w:rPr>
        <w:t xml:space="preserve"> </w:t>
      </w:r>
      <w:r w:rsidR="008D08C5">
        <w:rPr>
          <w:rFonts w:ascii="Times New Roman" w:hAnsi="Times New Roman" w:cs="Times New Roman"/>
        </w:rPr>
        <w:t>respectively</w:t>
      </w:r>
      <w:r w:rsidR="008F2143">
        <w:rPr>
          <w:rFonts w:ascii="Times New Roman" w:hAnsi="Times New Roman" w:cs="Times New Roman"/>
        </w:rPr>
        <w:t xml:space="preserve">. </w:t>
      </w:r>
      <w:r w:rsidR="00416700" w:rsidRPr="00416700">
        <w:rPr>
          <w:rFonts w:ascii="Times New Roman" w:hAnsi="Times New Roman" w:cs="Times New Roman"/>
        </w:rPr>
        <w:t xml:space="preserve">The coxsackie adenovirus receptor of the host cell recognizes the fiber </w:t>
      </w:r>
      <w:r w:rsidR="00416700">
        <w:rPr>
          <w:rFonts w:ascii="Times New Roman" w:hAnsi="Times New Roman" w:cs="Times New Roman"/>
        </w:rPr>
        <w:t xml:space="preserve">knob </w:t>
      </w:r>
      <w:r w:rsidR="00416700" w:rsidRPr="00416700">
        <w:rPr>
          <w:rFonts w:ascii="Times New Roman" w:hAnsi="Times New Roman" w:cs="Times New Roman"/>
        </w:rPr>
        <w:t xml:space="preserve">while the penton RGD motif </w:t>
      </w:r>
      <w:r w:rsidR="00416700">
        <w:rPr>
          <w:rFonts w:ascii="Times New Roman" w:hAnsi="Times New Roman" w:cs="Times New Roman"/>
        </w:rPr>
        <w:t>induces</w:t>
      </w:r>
      <w:r w:rsidR="00416700" w:rsidRPr="00416700">
        <w:rPr>
          <w:rFonts w:ascii="Times New Roman" w:hAnsi="Times New Roman" w:cs="Times New Roman"/>
        </w:rPr>
        <w:t xml:space="preserve"> structural changes to gain entry</w:t>
      </w:r>
      <w:r w:rsidR="00416700" w:rsidRPr="00416700">
        <w:rPr>
          <w:rFonts w:ascii="Times New Roman" w:hAnsi="Times New Roman" w:cs="Times New Roman"/>
        </w:rPr>
        <w:t xml:space="preserve"> </w:t>
      </w:r>
      <w:r w:rsidR="009866FD">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5wyCh7tT","properties":{"formattedCitation":"(Pettersson, 2019)","plainCitation":"(Pettersson, 2019)","noteIndex":0},"citationItems":[{"id":527,"uris":["http://zotero.org/users/local/OzBOzEia/items/9Y4JJUC8"],"uri":["http://zotero.org/users/local/OzBOzEia/items/9Y4JJUC8"],"itemData":{"id":527,"type":"article-journal","title":"Encounters with adenovirus","container-title":"Upsala Journal of Medical Sciences","page":"1-11","source":"Crossref","abstract":"In this paper I describe aspects of work on the human adenoviruses in which my laboratory has participated. It consists of two sections—one historic dealing with work performed in the previous century, and one dealing with the application of ‘omics’ technologies to understand how adenovirusinfected cells become reprogrammed to benefit virus multiplication.","DOI":"10.1080/03009734.2019.1613698","ISSN":"0300-9734, 2000-1967","language":"en","author":[{"family":"Pettersson","given":"Ulf"}],"issued":{"date-parts":[["2019",5,29]]}}}],"schema":"https://github.com/citation-style-language/schema/raw/master/csl-citation.json"} </w:instrText>
      </w:r>
      <w:r w:rsidR="009866FD">
        <w:rPr>
          <w:rFonts w:ascii="Times New Roman" w:hAnsi="Times New Roman" w:cs="Times New Roman"/>
        </w:rPr>
        <w:fldChar w:fldCharType="separate"/>
      </w:r>
      <w:r w:rsidR="00A07DFB">
        <w:rPr>
          <w:rFonts w:ascii="Times New Roman" w:hAnsi="Times New Roman" w:cs="Times New Roman"/>
        </w:rPr>
        <w:t>(Pettersson, 2019)</w:t>
      </w:r>
      <w:r w:rsidR="009866FD">
        <w:rPr>
          <w:rFonts w:ascii="Times New Roman" w:hAnsi="Times New Roman" w:cs="Times New Roman"/>
        </w:rPr>
        <w:fldChar w:fldCharType="end"/>
      </w:r>
      <w:r w:rsidR="000004B6">
        <w:rPr>
          <w:rFonts w:ascii="Times New Roman" w:hAnsi="Times New Roman" w:cs="Times New Roman"/>
        </w:rPr>
        <w:t>.</w:t>
      </w:r>
    </w:p>
    <w:p w:rsidR="00E375BC" w:rsidRDefault="00E375BC" w:rsidP="0061061B">
      <w:pPr>
        <w:jc w:val="both"/>
        <w:rPr>
          <w:rFonts w:ascii="Times New Roman" w:hAnsi="Times New Roman" w:cs="Times New Roman"/>
        </w:rPr>
      </w:pPr>
    </w:p>
    <w:p w:rsidR="00E148D6" w:rsidRDefault="00E148D6" w:rsidP="0061061B">
      <w:pPr>
        <w:jc w:val="both"/>
        <w:rPr>
          <w:rFonts w:ascii="Times New Roman" w:hAnsi="Times New Roman" w:cs="Times New Roman"/>
        </w:rPr>
      </w:pPr>
      <w:r>
        <w:rPr>
          <w:rFonts w:ascii="Times New Roman" w:hAnsi="Times New Roman" w:cs="Times New Roman"/>
        </w:rPr>
        <w:t>### History</w:t>
      </w:r>
    </w:p>
    <w:p w:rsidR="00E148D6" w:rsidRDefault="00E148D6" w:rsidP="0061061B">
      <w:pPr>
        <w:jc w:val="both"/>
        <w:rPr>
          <w:rFonts w:ascii="Times New Roman" w:hAnsi="Times New Roman" w:cs="Times New Roman"/>
        </w:rPr>
      </w:pPr>
    </w:p>
    <w:p w:rsidR="007F043C" w:rsidRDefault="002D49B6" w:rsidP="0050339D">
      <w:pPr>
        <w:jc w:val="both"/>
        <w:rPr>
          <w:rFonts w:ascii="Times New Roman" w:hAnsi="Times New Roman" w:cs="Times New Roman"/>
        </w:rPr>
      </w:pPr>
      <w:r>
        <w:rPr>
          <w:rFonts w:ascii="Times New Roman" w:hAnsi="Times New Roman" w:cs="Times New Roman"/>
        </w:rPr>
        <w:t>In 1953, an epidemic occurred at the Fort Leonard Wood U.S. Army installation in Missouri. A patient presented with pneumonia-like symptoms</w:t>
      </w:r>
      <w:r w:rsidR="00386EFB">
        <w:rPr>
          <w:rFonts w:ascii="Times New Roman" w:hAnsi="Times New Roman" w:cs="Times New Roman"/>
        </w:rPr>
        <w:t xml:space="preserve"> and provided a</w:t>
      </w:r>
      <w:r>
        <w:rPr>
          <w:rFonts w:ascii="Times New Roman" w:hAnsi="Times New Roman" w:cs="Times New Roman"/>
        </w:rPr>
        <w:t xml:space="preserve"> throat wash sample </w:t>
      </w:r>
      <w:r w:rsidR="00386EFB">
        <w:rPr>
          <w:rFonts w:ascii="Times New Roman" w:hAnsi="Times New Roman" w:cs="Times New Roman"/>
        </w:rPr>
        <w:t xml:space="preserve">that </w:t>
      </w:r>
      <w:r>
        <w:rPr>
          <w:rFonts w:ascii="Times New Roman" w:hAnsi="Times New Roman" w:cs="Times New Roman"/>
        </w:rPr>
        <w:t xml:space="preserve">contained the first viral isolate, </w:t>
      </w:r>
      <w:r w:rsidR="00107AAB">
        <w:rPr>
          <w:rFonts w:ascii="Times New Roman" w:hAnsi="Times New Roman" w:cs="Times New Roman"/>
        </w:rPr>
        <w:t xml:space="preserve">initially </w:t>
      </w:r>
      <w:r>
        <w:rPr>
          <w:rFonts w:ascii="Times New Roman" w:hAnsi="Times New Roman" w:cs="Times New Roman"/>
        </w:rPr>
        <w:t>called “</w:t>
      </w:r>
      <w:r w:rsidRPr="002D49B6">
        <w:rPr>
          <w:rFonts w:ascii="Times New Roman" w:hAnsi="Times New Roman" w:cs="Times New Roman"/>
        </w:rPr>
        <w:t>adenoid degeneration agent</w:t>
      </w:r>
      <w:r>
        <w:rPr>
          <w:rFonts w:ascii="Times New Roman" w:hAnsi="Times New Roman" w:cs="Times New Roman"/>
        </w:rPr>
        <w:t>”</w:t>
      </w:r>
      <w:r w:rsidR="00386EFB">
        <w:rPr>
          <w:rFonts w:ascii="Times New Roman" w:hAnsi="Times New Roman" w:cs="Times New Roman"/>
        </w:rPr>
        <w:t xml:space="preserve"> </w:t>
      </w:r>
      <w:r w:rsidR="00107AAB">
        <w:rPr>
          <w:rFonts w:ascii="Times New Roman" w:hAnsi="Times New Roman" w:cs="Times New Roman"/>
        </w:rPr>
        <w:t xml:space="preserve">and later adenovirus </w:t>
      </w:r>
      <w:r w:rsidR="00386EFB">
        <w:rPr>
          <w:rFonts w:ascii="Times New Roman" w:hAnsi="Times New Roman" w:cs="Times New Roman"/>
        </w:rPr>
        <w:fldChar w:fldCharType="begin"/>
      </w:r>
      <w:r w:rsidR="00386EFB">
        <w:rPr>
          <w:rFonts w:ascii="Times New Roman" w:hAnsi="Times New Roman" w:cs="Times New Roman"/>
        </w:rPr>
        <w:instrText xml:space="preserve"> ADDIN ZOTERO_ITEM CSL_CITATION {"citationID":"XrnN93fS","properties":{"formattedCitation":"(Hllleman and Werner, 1954; Rowe et al., 1953)","plainCitation":"(Hllleman and Werner, 1954; Rowe et al., 1953)","noteIndex":0},"citationItems":[{"id":1241,"uris":["http://zotero.org/users/local/OzBOzEia/items/AG5DKQ7G"],"uri":["http://zotero.org/users/local/OzBOzEia/items/AG5DKQ7G"],"itemData":{"id":1241,"type":"article-journal","title":"Recovery of New Agent from Patients with Acute Respiratory Illness","container-title":"Proceedings of the Society for Experimental Biology and Medicine","page":"183-188","volume":"85","issue":"1","source":"SAGE Journals","abstract":"Summary, A microbial agent, presumably a virus, was recovered from throat washings from a patient with primary atypical pneumonia in an epidemic of acute respiratory illness which occurred at Fort Leonard Wood during the winter of 1952-1953. This agent multiplies in human cell tissue cultures producing obvious cytopathogenic changes but not in common laboratory hosts. The patient whose throat washings yielded the virus de veloped specific neutralizing and complement-fixing antibodies for the agent. Other patients in the epidemic with primary atypical pneumonia (PAP) or undifferentiated acute respirator</w:instrText>
      </w:r>
      <w:r w:rsidR="00386EFB">
        <w:rPr>
          <w:rFonts w:ascii="Times New Roman" w:hAnsi="Times New Roman" w:cs="Times New Roman" w:hint="eastAsia"/>
        </w:rPr>
        <w:instrText>y disease (ARD) also developed antibodies for the agent but those cases with proved influenza A</w:instrText>
      </w:r>
      <w:r w:rsidR="00386EFB">
        <w:rPr>
          <w:rFonts w:ascii="Times New Roman" w:hAnsi="Times New Roman" w:cs="Times New Roman" w:hint="eastAsia"/>
        </w:rPr>
        <w:instrText>′</w:instrText>
      </w:r>
      <w:r w:rsidR="00386EFB">
        <w:rPr>
          <w:rFonts w:ascii="Times New Roman" w:hAnsi="Times New Roman" w:cs="Times New Roman" w:hint="eastAsia"/>
        </w:rPr>
        <w:instrText xml:space="preserve"> did not. A portion of the population maintains an antibody level against the new agent suggesting a rather general experience with it.","DOI":"10.3181/0037972</w:instrText>
      </w:r>
      <w:r w:rsidR="00386EFB">
        <w:rPr>
          <w:rFonts w:ascii="Times New Roman" w:hAnsi="Times New Roman" w:cs="Times New Roman"/>
        </w:rPr>
        <w:instrText xml:space="preserve">7-85-20825","ISSN":"0037-9727","journalAbbreviation":"Proceedings of the Society for Experimental Biology and Medicine","language":"en","author":[{"family":"Hllleman","given":"M. R."},{"family":"Werner","given":"Jacqueline H."}],"issued":{"date-parts":[["1954",1,1]]}}},{"id":534,"uris":["http://zotero.org/users/local/OzBOzEia/items/YBKEDVDH"],"uri":["http://zotero.org/users/local/OzBOzEia/items/YBKEDVDH"],"itemData":{"id":534,"type":"article-journal","title":"Isolation of a Cytopathogenic Agent from Human Adenoids Undergoing Spontaneous Degeneration in Tissue Culture","container-title":"Proceedings of the Society for Experimental Biology and Medicine","page":"570-573","volume":"84","issue":"3","source":"SAGE Journals","abstract":"Summary, 1. From the present evidence it appears that an unidentified, possibly new, tissue culture cytopathogenic agent has been isolated repeatedly from human adenoids undergoing spontaneous degeneration in tissue culture. The filter ability and the inability to cultivate the agent on bacteriological media and to demonstrate organisms in stained tissue culture preparations would indicate that the agent belongs to the group of viruses or rickettsial It is tentatively proposed to designate the agent as the “adenoid degeneration agent”, abbreviated as “A.D. agent”. 2. That the agent is derived from the adenoid tissue rather than from the nutrient media is indicated by the fact that some adenoids and all human embryonic tissues cultivated in the identical media and at the same time have not undergone degeneration, although they are susceptible to infection with the agent; also, repeated attempts to isolate the agents from adenoid cultures not demonstrating degeneration have been uniformly unsuccessful. 3. Further investigation is in progress to determine the relation of the agent to the adenoids and to study their possible role in human disease; particularly upper respiratory infections.","DOI":"10.3181/00379727-84-20714","ISSN":"0037-9727","journalAbbreviation":"Proceedings of the Society for Experimental Biology and Medicine","language":"en","author":[{"family":"Rowe","given":"Wallace P."},{"family":"Huebner","given":"Robert J."},{"family":"Gilmore","given":"Loretta K."},{"family":"Parrott","given":"Robert H."},{"family":"Ward","given":"Thomas G."}],"issued":{"date-parts":[["1953",12,1]]}}}],"schema":"https://github.com/citation-style-language/schema/raw/master/csl-citation.json"} </w:instrText>
      </w:r>
      <w:r w:rsidR="00386EFB">
        <w:rPr>
          <w:rFonts w:ascii="Times New Roman" w:hAnsi="Times New Roman" w:cs="Times New Roman"/>
        </w:rPr>
        <w:fldChar w:fldCharType="separate"/>
      </w:r>
      <w:r w:rsidR="00386EFB">
        <w:rPr>
          <w:rFonts w:ascii="Times New Roman" w:hAnsi="Times New Roman" w:cs="Times New Roman"/>
          <w:noProof/>
        </w:rPr>
        <w:t>(Hllleman and Werner, 1954; Rowe et al., 1953)</w:t>
      </w:r>
      <w:r w:rsidR="00386EFB">
        <w:rPr>
          <w:rFonts w:ascii="Times New Roman" w:hAnsi="Times New Roman" w:cs="Times New Roman"/>
        </w:rPr>
        <w:fldChar w:fldCharType="end"/>
      </w:r>
      <w:r w:rsidR="00107AAB">
        <w:rPr>
          <w:rFonts w:ascii="Times New Roman" w:hAnsi="Times New Roman" w:cs="Times New Roman"/>
        </w:rPr>
        <w:t xml:space="preserve">. Subsequent outbreaks </w:t>
      </w:r>
      <w:r w:rsidR="00D43E4E">
        <w:rPr>
          <w:rFonts w:ascii="Times New Roman" w:hAnsi="Times New Roman" w:cs="Times New Roman"/>
        </w:rPr>
        <w:t>resulted in the discovery of other types</w:t>
      </w:r>
      <w:r w:rsidR="00A277BB">
        <w:rPr>
          <w:rFonts w:ascii="Times New Roman" w:hAnsi="Times New Roman" w:cs="Times New Roman"/>
        </w:rPr>
        <w:t xml:space="preserve">, including HAdV-B55. </w:t>
      </w:r>
      <w:r w:rsidR="00990CFF">
        <w:rPr>
          <w:rFonts w:ascii="Times New Roman" w:hAnsi="Times New Roman" w:cs="Times New Roman"/>
        </w:rPr>
        <w:t xml:space="preserve">This is a re-emergent respiratory pathogen </w:t>
      </w:r>
      <w:r w:rsidR="00E42F47">
        <w:rPr>
          <w:rFonts w:ascii="Times New Roman" w:hAnsi="Times New Roman" w:cs="Times New Roman"/>
        </w:rPr>
        <w:t>with a B14 genomic backbone and a recombinant hexon partially derived from B11</w:t>
      </w:r>
      <w:r w:rsidR="007D711C">
        <w:rPr>
          <w:rFonts w:ascii="Times New Roman" w:hAnsi="Times New Roman" w:cs="Times New Roman"/>
        </w:rPr>
        <w:t xml:space="preserve"> </w:t>
      </w:r>
      <w:r w:rsidR="007D711C">
        <w:rPr>
          <w:rFonts w:ascii="Times New Roman" w:hAnsi="Times New Roman" w:cs="Times New Roman"/>
        </w:rPr>
        <w:fldChar w:fldCharType="begin"/>
      </w:r>
      <w:r w:rsidR="007D711C">
        <w:rPr>
          <w:rFonts w:ascii="Times New Roman" w:hAnsi="Times New Roman" w:cs="Times New Roman"/>
        </w:rPr>
        <w:instrText xml:space="preserve"> ADDIN ZOTERO_ITEM CSL_CITATION {"citationID":"Fpn6MWDa","properties":{"formattedCitation":"(Yang et al., 2009)","plainCitation":"(Yang et al., 2009)","noteIndex":0},"citationItems":[{"id":464,"uris":["http://zotero.org/users/local/OzBOzEia/items/7LEAZMPD"],"uri":["http://zotero.org/users/local/OzBOzEia/items/7LEAZMPD"],"itemData":{"id":464,"type":"article-journal","title":"Genomic Analyses of Recombinant Adenovirus Type 11a in China","container-title":"Journal of Clinical Microbiology","page":"3082-3090","volume":"47","issue":"10","source":"Crossref","DOI":"10.1128/JCM.00282-09","ISSN":"0095-1137","language":"en","author":[{"family":"Yang","given":"Z."},{"family":"Zhu","given":"Z."},{"family":"Tang","given":"L."},{"family":"Wang","given":"L."},{"family":"Tan","given":"X."},{"family":"Yu","given":"P."},{"family":"Zhang","given":"Y."},{"family":"Tian","given":"X."},{"family":"Wang","given":"J."},{"family":"Zhang","given":"Y."},{"family":"Li","given":"D."},{"family":"Xu","given":"W."}],"issued":{"date-parts":[["2009",10,1]]}}}],"schema":"https://github.com/citation-style-language/schema/raw/master/csl-citation.json"} </w:instrText>
      </w:r>
      <w:r w:rsidR="007D711C">
        <w:rPr>
          <w:rFonts w:ascii="Times New Roman" w:hAnsi="Times New Roman" w:cs="Times New Roman"/>
        </w:rPr>
        <w:fldChar w:fldCharType="separate"/>
      </w:r>
      <w:r w:rsidR="007D711C">
        <w:rPr>
          <w:rFonts w:ascii="Times New Roman" w:hAnsi="Times New Roman" w:cs="Times New Roman"/>
          <w:noProof/>
        </w:rPr>
        <w:t>(Yang et al., 2009)</w:t>
      </w:r>
      <w:r w:rsidR="007D711C">
        <w:rPr>
          <w:rFonts w:ascii="Times New Roman" w:hAnsi="Times New Roman" w:cs="Times New Roman"/>
        </w:rPr>
        <w:fldChar w:fldCharType="end"/>
      </w:r>
      <w:r w:rsidR="007D711C">
        <w:rPr>
          <w:rFonts w:ascii="Times New Roman" w:hAnsi="Times New Roman" w:cs="Times New Roman"/>
        </w:rPr>
        <w:t xml:space="preserve">. </w:t>
      </w:r>
      <w:r w:rsidR="00071829">
        <w:rPr>
          <w:rFonts w:ascii="Times New Roman" w:hAnsi="Times New Roman" w:cs="Times New Roman"/>
        </w:rPr>
        <w:t>A new typing scheme that includes genomic analysis</w:t>
      </w:r>
      <w:r w:rsidR="00D4234E">
        <w:rPr>
          <w:rFonts w:ascii="Times New Roman" w:hAnsi="Times New Roman" w:cs="Times New Roman"/>
        </w:rPr>
        <w:t xml:space="preserve"> corrected it’s previous misidentification as B11a due to limitations associated with serological assays with respect to recombination effects </w:t>
      </w:r>
      <w:r w:rsidR="00D4234E">
        <w:rPr>
          <w:rFonts w:ascii="Times New Roman" w:hAnsi="Times New Roman" w:cs="Times New Roman"/>
        </w:rPr>
        <w:fldChar w:fldCharType="begin"/>
      </w:r>
      <w:r w:rsidR="00D4234E">
        <w:rPr>
          <w:rFonts w:ascii="Times New Roman" w:hAnsi="Times New Roman" w:cs="Times New Roman"/>
        </w:rPr>
        <w:instrText xml:space="preserve"> ADDIN ZOTERO_ITEM CSL_CITATION {"citationID":"k1CIe2M6","properties":{"formattedCitation":"(Walsh et al., 2010)","plainCitation":"(Walsh et al., 2010)","noteIndex":0},"citationItems":[{"id":466,"uris":["http://zotero.org/users/local/OzBOzEia/items/AKER3M8Q"],"uri":["http://zotero.org/users/local/OzBOzEia/items/AKER3M8Q"],"itemData":{"id":466,"type":"article-journal","title":"Computational Analysis Identifies Human Adenovirus Type 55 as a Re-Emergent Acute Respiratory Disease Pathogen","container-title":"Journal of Clinical Microbiology","page":"991-993","volume":"48","issue":"3","source":"Crossref","DOI":"10.1128/JCM.01694-09","ISSN":"0095-1137, 1098-660X","title-short":"Computational Analysis Identifies Human Adenovirus Type 55 as a Re-Emergent Acute Respiratory Disease Pathogen","language":"en","author":[{"family":"Walsh","given":"Michael P."},{"family":"Seto","given":"Jason"},{"family":"Jones","given":"Morris S."},{"family":"Chodosh","given":"James"},{"family":"Xu","given":"Wenbo"},{"family":"Seto","given":"Donald"}],"issued":{"date-parts":[["2010",3]]}}}],"schema":"https://github.com/citation-style-language/schema/raw/master/csl-citation.json"} </w:instrText>
      </w:r>
      <w:r w:rsidR="00D4234E">
        <w:rPr>
          <w:rFonts w:ascii="Times New Roman" w:hAnsi="Times New Roman" w:cs="Times New Roman"/>
        </w:rPr>
        <w:fldChar w:fldCharType="separate"/>
      </w:r>
      <w:r w:rsidR="00D4234E">
        <w:rPr>
          <w:rFonts w:ascii="Times New Roman" w:hAnsi="Times New Roman" w:cs="Times New Roman"/>
          <w:noProof/>
        </w:rPr>
        <w:t>(Walsh et al., 2010)</w:t>
      </w:r>
      <w:r w:rsidR="00D4234E">
        <w:rPr>
          <w:rFonts w:ascii="Times New Roman" w:hAnsi="Times New Roman" w:cs="Times New Roman"/>
        </w:rPr>
        <w:fldChar w:fldCharType="end"/>
      </w:r>
      <w:r w:rsidR="00D4234E">
        <w:rPr>
          <w:rFonts w:ascii="Times New Roman" w:hAnsi="Times New Roman" w:cs="Times New Roman"/>
        </w:rPr>
        <w:t>.</w:t>
      </w:r>
      <w:r w:rsidR="00034A01">
        <w:rPr>
          <w:rFonts w:ascii="Times New Roman" w:hAnsi="Times New Roman" w:cs="Times New Roman"/>
        </w:rPr>
        <w:t xml:space="preserve"> </w:t>
      </w:r>
    </w:p>
    <w:p w:rsidR="0050339D" w:rsidRDefault="0050339D" w:rsidP="0061061B">
      <w:pPr>
        <w:jc w:val="both"/>
        <w:rPr>
          <w:rFonts w:ascii="Times New Roman" w:hAnsi="Times New Roman" w:cs="Times New Roman"/>
        </w:rPr>
      </w:pPr>
    </w:p>
    <w:p w:rsidR="0050339D" w:rsidRDefault="0050339D" w:rsidP="0061061B">
      <w:pPr>
        <w:jc w:val="both"/>
        <w:rPr>
          <w:rFonts w:ascii="Times New Roman" w:hAnsi="Times New Roman" w:cs="Times New Roman"/>
        </w:rPr>
      </w:pPr>
      <w:r>
        <w:rPr>
          <w:rFonts w:ascii="Times New Roman" w:hAnsi="Times New Roman" w:cs="Times New Roman"/>
        </w:rPr>
        <w:t>### Prior Work</w:t>
      </w:r>
    </w:p>
    <w:p w:rsidR="00AA469A" w:rsidRDefault="00AA469A" w:rsidP="0061061B">
      <w:pPr>
        <w:jc w:val="both"/>
        <w:rPr>
          <w:rFonts w:ascii="Times New Roman" w:hAnsi="Times New Roman" w:cs="Times New Roman"/>
        </w:rPr>
      </w:pPr>
    </w:p>
    <w:p w:rsidR="00AA469A" w:rsidRDefault="00AA469A" w:rsidP="0061061B">
      <w:pPr>
        <w:jc w:val="both"/>
        <w:rPr>
          <w:rFonts w:ascii="Times New Roman" w:hAnsi="Times New Roman" w:cs="Times New Roman"/>
        </w:rPr>
      </w:pPr>
      <w:r>
        <w:rPr>
          <w:rFonts w:ascii="Times New Roman" w:hAnsi="Times New Roman" w:cs="Times New Roman"/>
        </w:rPr>
        <w:lastRenderedPageBreak/>
        <w:t>…</w:t>
      </w:r>
    </w:p>
    <w:p w:rsidR="00516984" w:rsidRDefault="00516984" w:rsidP="0061061B">
      <w:pPr>
        <w:jc w:val="both"/>
        <w:rPr>
          <w:rFonts w:ascii="Times New Roman" w:hAnsi="Times New Roman" w:cs="Times New Roman"/>
        </w:rPr>
      </w:pPr>
    </w:p>
    <w:p w:rsidR="00516984" w:rsidRDefault="00516984" w:rsidP="0061061B">
      <w:pPr>
        <w:jc w:val="both"/>
        <w:rPr>
          <w:rFonts w:ascii="Times New Roman" w:hAnsi="Times New Roman" w:cs="Times New Roman"/>
        </w:rPr>
      </w:pPr>
      <w:r>
        <w:rPr>
          <w:rFonts w:ascii="Times New Roman" w:hAnsi="Times New Roman" w:cs="Times New Roman"/>
        </w:rPr>
        <w:t>### Proposal</w:t>
      </w:r>
    </w:p>
    <w:p w:rsidR="00516984" w:rsidRDefault="00516984" w:rsidP="0061061B">
      <w:pPr>
        <w:jc w:val="both"/>
        <w:rPr>
          <w:rFonts w:ascii="Times New Roman" w:hAnsi="Times New Roman" w:cs="Times New Roman"/>
        </w:rPr>
      </w:pPr>
    </w:p>
    <w:p w:rsidR="00516984" w:rsidRDefault="00516984" w:rsidP="0061061B">
      <w:pPr>
        <w:jc w:val="both"/>
        <w:rPr>
          <w:rFonts w:ascii="Times New Roman" w:hAnsi="Times New Roman" w:cs="Times New Roman"/>
        </w:rPr>
      </w:pPr>
      <w:r>
        <w:rPr>
          <w:rFonts w:ascii="Times New Roman" w:hAnsi="Times New Roman" w:cs="Times New Roman"/>
        </w:rPr>
        <w:t>…</w:t>
      </w:r>
    </w:p>
    <w:p w:rsidR="00A07B45" w:rsidRPr="00A57197" w:rsidRDefault="00A07B45" w:rsidP="0061061B">
      <w:pPr>
        <w:jc w:val="both"/>
        <w:rPr>
          <w:rFonts w:ascii="Times New Roman" w:hAnsi="Times New Roman" w:cs="Times New Roman"/>
        </w:rPr>
      </w:pPr>
    </w:p>
    <w:p w:rsidR="005979F2"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AD181B" w:rsidRPr="00A57197">
        <w:rPr>
          <w:rFonts w:ascii="Times New Roman" w:hAnsi="Times New Roman" w:cs="Times New Roman"/>
        </w:rPr>
        <w:t>Methods</w:t>
      </w:r>
    </w:p>
    <w:p w:rsidR="00FE39AD" w:rsidRDefault="00FE39AD" w:rsidP="0061061B">
      <w:pPr>
        <w:jc w:val="both"/>
        <w:rPr>
          <w:rFonts w:ascii="Times New Roman" w:hAnsi="Times New Roman" w:cs="Times New Roman"/>
        </w:rPr>
      </w:pPr>
    </w:p>
    <w:p w:rsidR="00FE39AD" w:rsidRPr="00A57197" w:rsidRDefault="00FE39AD" w:rsidP="0061061B">
      <w:pPr>
        <w:jc w:val="both"/>
        <w:rPr>
          <w:rFonts w:ascii="Times New Roman" w:hAnsi="Times New Roman" w:cs="Times New Roman"/>
        </w:rPr>
      </w:pPr>
      <w:r>
        <w:rPr>
          <w:rFonts w:ascii="Times New Roman" w:hAnsi="Times New Roman" w:cs="Times New Roman"/>
        </w:rPr>
        <w:t>…</w:t>
      </w:r>
    </w:p>
    <w:p w:rsidR="00AD181B" w:rsidRPr="00A57197" w:rsidRDefault="00AD181B" w:rsidP="0061061B">
      <w:pPr>
        <w:jc w:val="both"/>
        <w:rPr>
          <w:rFonts w:ascii="Times New Roman" w:hAnsi="Times New Roman" w:cs="Times New Roman"/>
        </w:rPr>
      </w:pPr>
    </w:p>
    <w:p w:rsidR="00AD181B"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61061B">
      <w:pPr>
        <w:jc w:val="both"/>
        <w:rPr>
          <w:rFonts w:ascii="Times New Roman" w:hAnsi="Times New Roman" w:cs="Times New Roman"/>
        </w:rPr>
      </w:pPr>
    </w:p>
    <w:p w:rsidR="003013D0" w:rsidRPr="00A57197" w:rsidRDefault="00FC23C1" w:rsidP="0061061B">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irCbdMMD","properties":{"formattedCitation":"(Kans, 2019)","plainCitation":"(Kans, 2019)","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A07DFB">
        <w:rPr>
          <w:rFonts w:ascii="Times New Roman" w:hAnsi="Times New Roman" w:cs="Times New Roman"/>
        </w:rPr>
        <w:t>(Kans, 2019)</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61061B">
      <w:pPr>
        <w:jc w:val="both"/>
        <w:rPr>
          <w:rFonts w:ascii="Times New Roman" w:hAnsi="Times New Roman" w:cs="Times New Roman"/>
        </w:rPr>
      </w:pP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r w:rsidR="00555EDC" w:rsidRPr="00A57197">
        <w:rPr>
          <w:rFonts w:ascii="Times New Roman" w:hAnsi="Times New Roman" w:cs="Times New Roman"/>
        </w:rPr>
        <w:t>sql</w:t>
      </w:r>
    </w:p>
    <w:p w:rsidR="00FC23C1" w:rsidRPr="00A57197" w:rsidRDefault="00AC56AE" w:rsidP="0061061B">
      <w:pPr>
        <w:jc w:val="both"/>
        <w:rPr>
          <w:rFonts w:ascii="Courier" w:hAnsi="Courier" w:cs="Times New Roman"/>
        </w:rPr>
      </w:pPr>
      <w:r w:rsidRPr="00A57197">
        <w:rPr>
          <w:rFonts w:ascii="Courier" w:hAnsi="Courier" w:cs="Times New Roman"/>
        </w:rPr>
        <w:t>(txid714978[PORG] OR txid343463[PORG]) AND biomol_genomic[PROP] NOT gbdiv_pat[PROP] NOT gbdiv_syn[PROP]</w:t>
      </w: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61061B">
      <w:pPr>
        <w:jc w:val="both"/>
        <w:rPr>
          <w:rFonts w:ascii="Times New Roman" w:hAnsi="Times New Roman" w:cs="Times New Roman"/>
        </w:rPr>
      </w:pPr>
    </w:p>
    <w:p w:rsidR="00C02747" w:rsidRPr="00A57197" w:rsidRDefault="00235E7D" w:rsidP="0061061B">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A07DFB">
        <w:rPr>
          <w:rFonts w:ascii="Times New Roman" w:hAnsi="Times New Roman" w:cs="Times New Roman"/>
        </w:rPr>
        <w:t>(Romiti and Cooper, 2011)</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esearch** </w:t>
      </w:r>
      <w:r w:rsidR="002543B1" w:rsidRPr="00A57197">
        <w:rPr>
          <w:rFonts w:ascii="Times New Roman" w:hAnsi="Times New Roman" w:cs="Times New Roman"/>
        </w:rPr>
        <w:t xml:space="preserve">and **efetch*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xml:space="preserve">. The script piped the results directly into the **makeblastdb**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1061B">
      <w:pPr>
        <w:jc w:val="both"/>
        <w:rPr>
          <w:rFonts w:ascii="Times New Roman" w:hAnsi="Times New Roman" w:cs="Times New Roman"/>
        </w:rPr>
      </w:pPr>
    </w:p>
    <w:p w:rsidR="00B15515" w:rsidRPr="00A57197" w:rsidRDefault="00B15515"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1061B">
      <w:pPr>
        <w:jc w:val="both"/>
        <w:rPr>
          <w:rFonts w:ascii="Times New Roman" w:hAnsi="Times New Roman" w:cs="Times New Roman"/>
        </w:rPr>
      </w:pPr>
    </w:p>
    <w:p w:rsidR="000A6EA7" w:rsidRPr="00A57197" w:rsidRDefault="00DD6280" w:rsidP="0061061B">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collection_date”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blastdbcmd** and piped them into the **esummary**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 xml:space="preserve">The **jq**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1061B">
      <w:pPr>
        <w:jc w:val="both"/>
        <w:rPr>
          <w:rFonts w:ascii="Times New Roman" w:hAnsi="Times New Roman" w:cs="Times New Roman"/>
        </w:rPr>
      </w:pPr>
    </w:p>
    <w:p w:rsidR="000A6EA7" w:rsidRPr="00A57197" w:rsidRDefault="000A6EA7" w:rsidP="0061061B">
      <w:pPr>
        <w:jc w:val="both"/>
        <w:rPr>
          <w:rFonts w:ascii="Times New Roman" w:hAnsi="Times New Roman" w:cs="Times New Roman"/>
        </w:rPr>
      </w:pPr>
      <w:r w:rsidRPr="00A57197">
        <w:rPr>
          <w:rFonts w:ascii="Times New Roman" w:hAnsi="Times New Roman" w:cs="Times New Roman"/>
        </w:rPr>
        <w:t>```jq</w:t>
      </w:r>
    </w:p>
    <w:p w:rsidR="000A6EA7" w:rsidRPr="00A57197" w:rsidRDefault="000A6EA7" w:rsidP="0061061B">
      <w:pPr>
        <w:rPr>
          <w:rFonts w:ascii="Consolas" w:eastAsia="Times New Roman" w:hAnsi="Consolas" w:cs="Consolas"/>
        </w:rPr>
      </w:pPr>
      <w:r w:rsidRPr="00A57197">
        <w:rPr>
          <w:rFonts w:ascii="Consolas" w:eastAsia="Times New Roman" w:hAnsi="Consolas" w:cs="Consolas"/>
        </w:rPr>
        <w:t>.result | del(.uids) | map([.accessionversion, .subtype, .subname] | @tsv) | .[]</w:t>
      </w:r>
    </w:p>
    <w:p w:rsidR="00542E6E" w:rsidRPr="00A57197" w:rsidRDefault="000A6EA7" w:rsidP="0061061B">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1061B">
      <w:pPr>
        <w:jc w:val="both"/>
        <w:rPr>
          <w:rFonts w:ascii="Times New Roman" w:hAnsi="Times New Roman" w:cs="Times New Roman"/>
        </w:rPr>
      </w:pPr>
    </w:p>
    <w:p w:rsidR="00FA2940" w:rsidRPr="00A57197" w:rsidRDefault="00416818" w:rsidP="0061061B">
      <w:pPr>
        <w:jc w:val="both"/>
        <w:rPr>
          <w:rFonts w:ascii="Times New Roman" w:hAnsi="Times New Roman" w:cs="Times New Roman"/>
        </w:rPr>
      </w:pPr>
      <w:r>
        <w:rPr>
          <w:rFonts w:ascii="Times New Roman" w:hAnsi="Times New Roman" w:cs="Times New Roman"/>
        </w:rPr>
        <w:t xml:space="preserve">Each record contains a “subtype” and “subnam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w:t>
      </w:r>
      <w:r w:rsidR="009277F4">
        <w:rPr>
          <w:rFonts w:ascii="Times New Roman" w:hAnsi="Times New Roman" w:cs="Times New Roman"/>
        </w:rPr>
        <w:lastRenderedPageBreak/>
        <w:t xml:space="preserve">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r w:rsidR="009277F4">
        <w:rPr>
          <w:rFonts w:ascii="Times New Roman" w:hAnsi="Times New Roman" w:cs="Times New Roman"/>
        </w:rPr>
        <w:t>tidyverse</w:t>
      </w:r>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A07DFB">
        <w:rPr>
          <w:rFonts w:ascii="Times New Roman" w:hAnsi="Times New Roman" w:cs="Times New Roman"/>
        </w:rPr>
        <w:t>(Wickham, 2017)</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r w:rsidR="006A62E4" w:rsidRPr="00A57197">
        <w:rPr>
          <w:rFonts w:ascii="Times New Roman" w:hAnsi="Times New Roman" w:cs="Times New Roman"/>
        </w:rPr>
        <w:t>lubridate</w:t>
      </w:r>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A07DFB">
        <w:rPr>
          <w:rFonts w:ascii="Times New Roman" w:hAnsi="Times New Roman" w:cs="Times New Roman"/>
        </w:rPr>
        <w:t>(Spinu et al., 2018)</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1061B">
      <w:pPr>
        <w:jc w:val="both"/>
        <w:rPr>
          <w:rFonts w:ascii="Times New Roman" w:hAnsi="Times New Roman" w:cs="Times New Roman"/>
        </w:rPr>
      </w:pPr>
    </w:p>
    <w:p w:rsidR="00426129" w:rsidRPr="000F21FF" w:rsidRDefault="00992C92" w:rsidP="0061061B">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1061B">
      <w:pPr>
        <w:jc w:val="both"/>
        <w:rPr>
          <w:rFonts w:ascii="Times New Roman" w:hAnsi="Times New Roman" w:cs="Times New Roman"/>
        </w:rPr>
      </w:pPr>
    </w:p>
    <w:p w:rsidR="00992C92" w:rsidRPr="000F21FF" w:rsidRDefault="00B35F78" w:rsidP="0061061B">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w:t>
      </w:r>
      <w:r w:rsidR="00C51036" w:rsidRPr="000F21FF">
        <w:rPr>
          <w:rFonts w:ascii="Times New Roman" w:hAnsi="Times New Roman" w:cs="Times New Roman"/>
        </w:rPr>
        <w:t xml:space="preserve">simple </w:t>
      </w:r>
      <w:r w:rsidRPr="000F21FF">
        <w:rPr>
          <w:rFonts w:ascii="Times New Roman" w:hAnsi="Times New Roman" w:cs="Times New Roman"/>
        </w:rPr>
        <w:t xml:space="preserve">series of piped commands. The **blastdbcmd** program dumped a space-separated list of accession-length pairs. Next, **awk**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Pr="000F21FF">
        <w:rPr>
          <w:rFonts w:ascii="Times New Roman" w:hAnsi="Times New Roman" w:cs="Times New Roman"/>
        </w:rPr>
        <w:t>34 kbp.</w:t>
      </w:r>
    </w:p>
    <w:p w:rsidR="00791181" w:rsidRPr="000F21FF" w:rsidRDefault="00791181" w:rsidP="0061061B">
      <w:pPr>
        <w:jc w:val="both"/>
        <w:rPr>
          <w:rFonts w:ascii="Times New Roman" w:hAnsi="Times New Roman" w:cs="Times New Roman"/>
        </w:rPr>
      </w:pPr>
    </w:p>
    <w:p w:rsidR="000F21FF" w:rsidRDefault="00791181" w:rsidP="0061061B">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The **</w:t>
      </w:r>
      <w:r w:rsidR="00062626">
        <w:rPr>
          <w:rFonts w:ascii="Times New Roman" w:hAnsi="Times New Roman" w:cs="Times New Roman"/>
        </w:rPr>
        <w:t>blastdbcmd</w:t>
      </w:r>
      <w:r w:rsidR="00D202B9" w:rsidRPr="000F21FF">
        <w:rPr>
          <w:rFonts w:ascii="Times New Roman" w:hAnsi="Times New Roman" w:cs="Times New Roman"/>
        </w:rPr>
        <w:t>** program 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blastn** program used the reference to query the database using the *megablast* task, generating a list of subject accessions.</w:t>
      </w:r>
      <w:r w:rsidR="00062626">
        <w:rPr>
          <w:rFonts w:ascii="Times New Roman" w:hAnsi="Times New Roman" w:cs="Times New Roman"/>
        </w:rPr>
        <w:t xml:space="preserve"> The **</w:t>
      </w:r>
      <w:r w:rsidR="00062626" w:rsidRPr="00062626">
        <w:rPr>
          <w:rFonts w:ascii="Times New Roman" w:eastAsia="Times New Roman" w:hAnsi="Times New Roman" w:cs="Times New Roman"/>
        </w:rPr>
        <w:t>blastdbcmd</w:t>
      </w:r>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 xml:space="preserve">This step guarantees complete alignment of the query to an optimal region on the subject. An **awk**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C35436">
        <w:rPr>
          <w:rFonts w:ascii="Times New Roman" w:hAnsi="Times New Roman" w:cs="Times New Roman"/>
        </w:rPr>
        <w:t>90%.</w:t>
      </w:r>
    </w:p>
    <w:p w:rsidR="00FB11BA" w:rsidRDefault="00FB11BA" w:rsidP="0061061B">
      <w:pPr>
        <w:rPr>
          <w:rFonts w:ascii="Times New Roman" w:hAnsi="Times New Roman" w:cs="Times New Roman"/>
        </w:rPr>
      </w:pPr>
    </w:p>
    <w:p w:rsidR="00D202B9" w:rsidRPr="000F21FF" w:rsidRDefault="00FB11BA" w:rsidP="0061061B">
      <w:pPr>
        <w:rPr>
          <w:rFonts w:ascii="Times New Roman" w:hAnsi="Times New Roman" w:cs="Times New Roman"/>
        </w:rPr>
      </w:pPr>
      <w:r>
        <w:rPr>
          <w:rFonts w:ascii="Times New Roman" w:hAnsi="Times New Roman" w:cs="Times New Roman"/>
        </w:rPr>
        <w:t>For both methods, a series of piped **awk**, **sort**, **join** invocations generated **sed** command files for subsequent modification of the headers to include the dates based on the “collection_date” database.</w:t>
      </w:r>
    </w:p>
    <w:p w:rsidR="008D4F95" w:rsidRPr="000F21FF" w:rsidRDefault="008D4F95" w:rsidP="0061061B">
      <w:pPr>
        <w:jc w:val="both"/>
        <w:rPr>
          <w:rFonts w:ascii="Times New Roman" w:hAnsi="Times New Roman" w:cs="Times New Roman"/>
        </w:rPr>
      </w:pPr>
    </w:p>
    <w:p w:rsidR="00E9517F" w:rsidRPr="000F21FF" w:rsidRDefault="00F63EBC" w:rsidP="0061061B">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w:t>
      </w:r>
      <w:r w:rsidR="00E03594">
        <w:rPr>
          <w:rFonts w:ascii="Times New Roman" w:hAnsi="Times New Roman" w:cs="Times New Roman"/>
        </w:rPr>
        <w:t>**maff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luVDAd8i","properties":{"formattedCitation":"(Katoh, 2002)","plainCitation":"(Katoh, 2002)","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Katoh, 2002)</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w:t>
      </w:r>
      <w:r w:rsidR="00E03594">
        <w:rPr>
          <w:rFonts w:ascii="Times New Roman" w:hAnsi="Times New Roman" w:cs="Times New Roman"/>
        </w:rPr>
        <w:t>“</w:t>
      </w:r>
      <w:r w:rsidRPr="00A57197">
        <w:rPr>
          <w:rFonts w:ascii="Times New Roman" w:hAnsi="Times New Roman" w:cs="Times New Roman"/>
        </w:rPr>
        <w:t>--auto</w:t>
      </w:r>
      <w:r w:rsidR="00E03594">
        <w:rPr>
          <w:rFonts w:ascii="Times New Roman" w:hAnsi="Times New Roman" w:cs="Times New Roman"/>
        </w:rPr>
        <w:t>”</w:t>
      </w:r>
      <w:r w:rsidRPr="00A57197">
        <w:rPr>
          <w:rFonts w:ascii="Times New Roman" w:hAnsi="Times New Roman" w:cs="Times New Roman"/>
        </w:rPr>
        <w:t xml:space="preserve"> and </w:t>
      </w:r>
      <w:r w:rsidR="00E03594">
        <w:rPr>
          <w:rFonts w:ascii="Times New Roman" w:hAnsi="Times New Roman" w:cs="Times New Roman"/>
        </w:rPr>
        <w:t>“</w:t>
      </w:r>
      <w:r w:rsidRPr="00A57197">
        <w:rPr>
          <w:rFonts w:ascii="Times New Roman" w:hAnsi="Times New Roman" w:cs="Times New Roman"/>
        </w:rPr>
        <w:t>--adjustdirection</w:t>
      </w:r>
      <w:r w:rsidR="00E03594">
        <w:rPr>
          <w:rFonts w:ascii="Times New Roman" w:hAnsi="Times New Roman" w:cs="Times New Roman"/>
        </w:rPr>
        <w:t>”</w:t>
      </w:r>
      <w:r w:rsidRPr="00A57197">
        <w:rPr>
          <w:rFonts w:ascii="Times New Roman" w:hAnsi="Times New Roman" w:cs="Times New Roman"/>
        </w:rPr>
        <w:t xml:space="preserve">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EFlHVrdO","properties":{"formattedCitation":"(Nguyen et al., 2015)","plainCitation":"(Nguyen et al., 2015)","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Nguyen et al., 2015)</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ModelFinder algorithm to estimate the optimal substitution model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GdzxtKF9","properties":{"formattedCitation":"(Kalyaanamoorthy et al., 2017)","plainCitation":"(Kalyaanamoorthy et al., 2017)","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Kalyaanamoorthy et al., 2017)</w:t>
      </w:r>
      <w:r w:rsidRPr="00A57197">
        <w:rPr>
          <w:rFonts w:ascii="Times New Roman" w:hAnsi="Times New Roman" w:cs="Times New Roman"/>
        </w:rPr>
        <w:fldChar w:fldCharType="end"/>
      </w:r>
      <w:r w:rsidRPr="00A57197">
        <w:rPr>
          <w:rFonts w:ascii="Times New Roman" w:hAnsi="Times New Roman" w:cs="Times New Roman"/>
        </w:rPr>
        <w:t xml:space="preserve">. Parameters included the -alrt and -bb flags to set the number of bootstrap replicates to 1,000 for the approximate likelihood ratio test of branche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mlseOQZH","properties":{"formattedCitation":"(Anisimova et al., 2011)","plainCitation":"(Anisimova et al., 2011)","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Anisimova et al., 2011)</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rxdIJ3j6","properties":{"formattedCitation":"(Hoang et al., 2018)","plainCitation":"(Hoang et al., 2018)","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Hoang et al., 2018)</w:t>
      </w:r>
      <w:r w:rsidRPr="00A57197">
        <w:rPr>
          <w:rFonts w:ascii="Times New Roman" w:hAnsi="Times New Roman" w:cs="Times New Roman"/>
        </w:rPr>
        <w:fldChar w:fldCharType="end"/>
      </w:r>
      <w:r w:rsidRPr="00A57197">
        <w:rPr>
          <w:rFonts w:ascii="Times New Roman" w:hAnsi="Times New Roman" w:cs="Times New Roman"/>
        </w:rPr>
        <w:t xml:space="preserve">. The -bnni parameter also reduced the risk of model violations associated with ultrafast bootstrap testing via nearest neighbor interchange. The </w:t>
      </w:r>
      <w:r w:rsidRPr="00A57197">
        <w:rPr>
          <w:rFonts w:ascii="Times New Roman" w:hAnsi="Times New Roman" w:cs="Times New Roman"/>
        </w:rPr>
        <w:lastRenderedPageBreak/>
        <w:t>program automatically created a log file and exported the maximum likelihood tree in a variety of formats, including Newick.</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The TempEst program tests the strength of the strict molecular clock hypothesis for a given phylogeny</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EC030B">
        <w:rPr>
          <w:rFonts w:ascii="Times New Roman" w:hAnsi="Times New Roman" w:cs="Times New Roman"/>
        </w:rPr>
        <w:instrText xml:space="preserve"> ADDIN ZOTERO_ITEM CSL_CITATION {"citationID":"OOw8lhMH","properties":{"formattedCitation":"(Rambaut et al., 2016)","plainCitation":"(Rambaut et al., 2016)","noteIndex":0},"citationItems":[{"id":"ASBi5La7/g7JfvDlF","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B74A2E" w:rsidRPr="00A57197">
        <w:rPr>
          <w:rFonts w:ascii="Times New Roman" w:hAnsi="Times New Roman" w:cs="Times New Roman"/>
        </w:rPr>
        <w:fldChar w:fldCharType="separate"/>
      </w:r>
      <w:r w:rsidR="00A07DFB">
        <w:rPr>
          <w:rFonts w:ascii="Times New Roman" w:hAnsi="Times New Roman" w:cs="Times New Roman"/>
        </w:rPr>
        <w:t>(Rambaut et al., 2016)</w:t>
      </w:r>
      <w:r w:rsidR="00B74A2E" w:rsidRPr="00A57197">
        <w:rPr>
          <w:rFonts w:ascii="Times New Roman" w:hAnsi="Times New Roman" w:cs="Times New Roman"/>
        </w:rPr>
        <w:fldChar w:fldCharType="end"/>
      </w:r>
      <w:r w:rsidRPr="00A57197">
        <w:rPr>
          <w:rFonts w:ascii="Times New Roman" w:hAnsi="Times New Roman" w:cs="Times New Roman"/>
        </w:rPr>
        <w:t xml:space="preserve">. </w:t>
      </w:r>
      <w:r w:rsidR="00802DEF">
        <w:rPr>
          <w:rFonts w:ascii="Times New Roman" w:hAnsi="Times New Roman" w:cs="Times New Roman"/>
        </w:rPr>
        <w:t>The program</w:t>
      </w:r>
      <w:r w:rsidRPr="00A57197">
        <w:rPr>
          <w:rFonts w:ascii="Times New Roman" w:hAnsi="Times New Roman" w:cs="Times New Roman"/>
        </w:rPr>
        <w:t xml:space="preserve"> </w:t>
      </w:r>
      <w:r w:rsidR="00802DEF">
        <w:rPr>
          <w:rFonts w:ascii="Times New Roman" w:hAnsi="Times New Roman" w:cs="Times New Roman"/>
        </w:rPr>
        <w:t xml:space="preserve">imports a tree file and parses the tip labels to extract the dates, plotting them </w:t>
      </w:r>
      <w:r w:rsidRPr="00A57197">
        <w:rPr>
          <w:rFonts w:ascii="Times New Roman" w:hAnsi="Times New Roman" w:cs="Times New Roman"/>
        </w:rPr>
        <w:t xml:space="preserve">against the root-to-tip patristic distance and </w:t>
      </w:r>
      <w:r w:rsidR="00802DEF">
        <w:rPr>
          <w:rFonts w:ascii="Times New Roman" w:hAnsi="Times New Roman" w:cs="Times New Roman"/>
        </w:rPr>
        <w:t>fitting</w:t>
      </w:r>
      <w:r w:rsidRPr="00A57197">
        <w:rPr>
          <w:rFonts w:ascii="Times New Roman" w:hAnsi="Times New Roman" w:cs="Times New Roman"/>
        </w:rPr>
        <w:t xml:space="preserve">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w:t>
      </w:r>
      <w:r w:rsidR="00DA5DF5">
        <w:rPr>
          <w:rFonts w:ascii="Times New Roman" w:hAnsi="Times New Roman" w:cs="Times New Roman"/>
        </w:rPr>
        <w:t>A</w:t>
      </w:r>
      <w:r w:rsidRPr="00A57197">
        <w:rPr>
          <w:rFonts w:ascii="Times New Roman" w:hAnsi="Times New Roman" w:cs="Times New Roman"/>
        </w:rPr>
        <w:t xml:space="preserve">n R script automated this process by plotting the model for the cross product of root-to-tip distance metrics and model objective functions. The script invoked the rtt and distRoot function of the ape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fknPfwSA","properties":{"formattedCitation":"(Paradis et al., 2019)","plainCitation":"(Paradis et al., 2019)","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Paradis et al., 2019)</w:t>
      </w:r>
      <w:r w:rsidRPr="00A57197">
        <w:rPr>
          <w:rFonts w:ascii="Times New Roman" w:hAnsi="Times New Roman" w:cs="Times New Roman"/>
        </w:rPr>
        <w:fldChar w:fldCharType="end"/>
      </w:r>
      <w:r w:rsidRPr="00A57197">
        <w:rPr>
          <w:rFonts w:ascii="Times New Roman" w:hAnsi="Times New Roman" w:cs="Times New Roman"/>
        </w:rPr>
        <w:t xml:space="preserve"> and adephylo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JzGyHipk","properties":{"formattedCitation":"(Jombart et al., 2017)","plainCitation":"(Jombart et al., 2017)","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Jombart et al., 2017)</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61061B">
      <w:pPr>
        <w:jc w:val="both"/>
        <w:rPr>
          <w:rFonts w:ascii="Times New Roman" w:hAnsi="Times New Roman" w:cs="Times New Roman"/>
        </w:rPr>
      </w:pPr>
    </w:p>
    <w:p w:rsidR="00DA1D1D" w:rsidRDefault="00E9517F" w:rsidP="0061061B">
      <w:pPr>
        <w:jc w:val="both"/>
        <w:rPr>
          <w:rFonts w:ascii="Times New Roman" w:hAnsi="Times New Roman" w:cs="Times New Roman"/>
        </w:rPr>
      </w:pPr>
      <w:r w:rsidRPr="00A57197">
        <w:rPr>
          <w:rFonts w:ascii="Times New Roman" w:hAnsi="Times New Roman" w:cs="Times New Roman"/>
        </w:rPr>
        <w:t>The BEAUti program is a graphical tool that outputs BEAST model parameters as XML files</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EC030B">
        <w:rPr>
          <w:rFonts w:ascii="Times New Roman" w:hAnsi="Times New Roman" w:cs="Times New Roman"/>
        </w:rPr>
        <w:instrText xml:space="preserve"> ADDIN ZOTERO_ITEM CSL_CITATION {"citationID":"6rXu6vuC","properties":{"formattedCitation":"(Drummond and Bouckaert, 2015)","plainCitation":"(Drummond and Bouckaert, 2015)","noteIndex":0},"citationItems":[{"id":"ASBi5La7/XbExSCv5","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00B74A2E" w:rsidRPr="00A57197">
        <w:rPr>
          <w:rFonts w:ascii="Times New Roman" w:hAnsi="Times New Roman" w:cs="Times New Roman"/>
        </w:rPr>
        <w:fldChar w:fldCharType="separate"/>
      </w:r>
      <w:r w:rsidR="00A07DFB">
        <w:rPr>
          <w:rFonts w:ascii="Times New Roman" w:hAnsi="Times New Roman" w:cs="Times New Roman"/>
        </w:rPr>
        <w:t>(Drummond and Bouckaert, 2015)</w:t>
      </w:r>
      <w:r w:rsidR="00B74A2E" w:rsidRPr="00A57197">
        <w:rPr>
          <w:rFonts w:ascii="Times New Roman" w:hAnsi="Times New Roman" w:cs="Times New Roman"/>
        </w:rPr>
        <w:fldChar w:fldCharType="end"/>
      </w:r>
      <w:r w:rsidRPr="00A57197">
        <w:rPr>
          <w:rFonts w:ascii="Times New Roman" w:hAnsi="Times New Roman" w:cs="Times New Roman"/>
        </w:rPr>
        <w:t>.</w:t>
      </w:r>
      <w:r w:rsidR="00802DEF">
        <w:rPr>
          <w:rFonts w:ascii="Times New Roman" w:hAnsi="Times New Roman" w:cs="Times New Roman"/>
        </w:rPr>
        <w:t xml:space="preserve"> </w:t>
      </w:r>
      <w:r w:rsidR="00C46916">
        <w:rPr>
          <w:rFonts w:ascii="Times New Roman" w:hAnsi="Times New Roman" w:cs="Times New Roman"/>
        </w:rPr>
        <w:t>The program imports a multiple alignment file and parses the sequence headers to extract the dates.</w:t>
      </w:r>
      <w:r w:rsidR="004B7150">
        <w:rPr>
          <w:rFonts w:ascii="Times New Roman" w:hAnsi="Times New Roman" w:cs="Times New Roman"/>
        </w:rPr>
        <w:t xml:space="preserve"> Tip date sampling </w:t>
      </w:r>
      <w:r w:rsidR="00AE077D">
        <w:rPr>
          <w:rFonts w:ascii="Times New Roman" w:hAnsi="Times New Roman" w:cs="Times New Roman"/>
        </w:rPr>
        <w:t xml:space="preserve">parameters included a uniform sampling distribution with an </w:t>
      </w:r>
      <w:r w:rsidR="004B7150">
        <w:rPr>
          <w:rFonts w:ascii="Times New Roman" w:hAnsi="Times New Roman" w:cs="Times New Roman"/>
        </w:rPr>
        <w:t xml:space="preserve">uncertainty </w:t>
      </w:r>
      <w:r w:rsidR="00AE077D">
        <w:rPr>
          <w:rFonts w:ascii="Times New Roman" w:hAnsi="Times New Roman" w:cs="Times New Roman"/>
        </w:rPr>
        <w:t xml:space="preserve">of </w:t>
      </w:r>
      <w:r w:rsidR="004B7150">
        <w:rPr>
          <w:rFonts w:ascii="Times New Roman" w:hAnsi="Times New Roman" w:cs="Times New Roman"/>
        </w:rPr>
        <w:t>10 years</w:t>
      </w:r>
      <w:r w:rsidR="00AE077D">
        <w:rPr>
          <w:rFonts w:ascii="Times New Roman" w:hAnsi="Times New Roman" w:cs="Times New Roman"/>
        </w:rPr>
        <w:t>.</w:t>
      </w:r>
      <w:r w:rsidR="004D63FC">
        <w:rPr>
          <w:rFonts w:ascii="Times New Roman" w:hAnsi="Times New Roman" w:cs="Times New Roman"/>
        </w:rPr>
        <w:t xml:space="preserve"> Model testing from the IQ-TREE logs informed substitution model and base frequency parameter settings. </w:t>
      </w:r>
      <w:r w:rsidR="00372287">
        <w:rPr>
          <w:rFonts w:ascii="Times New Roman" w:hAnsi="Times New Roman" w:cs="Times New Roman"/>
        </w:rPr>
        <w:t xml:space="preserve">Clock models included the strict clock, relaxed clock with lognormal distribution, and relaxed clock with exponential distribution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qYEci8K4","properties":{"formattedCitation":"(Drummond et al., 2006)","plainCitation":"(Drummond et al., 2006)","noteIndex":0},"citationItems":[{"id":1174,"uris":["http://zotero.org/users/local/OzBOzEia/items/9HJRZBY8"],"uri":["http://zotero.org/users/local/OzBOzEia/items/9HJRZBY8"],"itemData":{"id":1174,"type":"article-journal","title":"Relaxed Phylogenetics and Dating with Confidence","container-title":"PLOS Biology","page":"e88","volume":"4","issue":"5","source":"PLoS Journals","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DOI":"10.1371/journal.pbio.0040088","ISSN":"1545-7885","journalAbbreviation":"PLOS Biology","language":"en","author":[{"family":"Drummond","given":"Alexei J."},{"family":"Ho","given":"Simon Y. W."},{"family":"Phillips","given":"Matthew J."},{"family":"Rambaut","given":"Andrew"}],"issued":{"date-parts":[["2006",3,14]]}}}],"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Drummond et al., 2006)</w:t>
      </w:r>
      <w:r w:rsidR="00397A65">
        <w:rPr>
          <w:rFonts w:ascii="Times New Roman" w:hAnsi="Times New Roman" w:cs="Times New Roman"/>
        </w:rPr>
        <w:fldChar w:fldCharType="end"/>
      </w:r>
      <w:r w:rsidR="00372287">
        <w:rPr>
          <w:rFonts w:ascii="Times New Roman" w:hAnsi="Times New Roman" w:cs="Times New Roman"/>
        </w:rPr>
        <w:t>. Tree prior</w:t>
      </w:r>
      <w:r w:rsidR="00397A65">
        <w:rPr>
          <w:rFonts w:ascii="Times New Roman" w:hAnsi="Times New Roman" w:cs="Times New Roman"/>
        </w:rPr>
        <w:t>s</w:t>
      </w:r>
      <w:r w:rsidR="00372287">
        <w:rPr>
          <w:rFonts w:ascii="Times New Roman" w:hAnsi="Times New Roman" w:cs="Times New Roman"/>
        </w:rPr>
        <w:t xml:space="preserve"> included the </w:t>
      </w:r>
      <w:r w:rsidR="00397A65">
        <w:rPr>
          <w:rFonts w:ascii="Times New Roman" w:hAnsi="Times New Roman" w:cs="Times New Roman"/>
        </w:rPr>
        <w:t xml:space="preserve">Constant Size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lyJHhO4X","properties":{"formattedCitation":"(Kingman, 1982)","plainCitation":"(Kingman, 1982)","noteIndex":0},"citationItems":[{"id":628,"uris":["http://zotero.org/users/local/OzBOzEia/items/9D7IEWF5"],"uri":["http://zotero.org/users/local/OzBOzEia/items/9D7IEWF5"],"itemData":{"id":628,"type":"article-journal","title":"The coalescent","container-title":"Stochastic Processes and their Applications","page":"235-248","volume":"13","issue":"3","source":"ScienceDirect","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DOI":"10.1016/0304-4149(82)90011-4","ISSN":"0304-4149","journalAbbreviation":"Stochastic Processes and their Applications","author":[{"family":"Kingman","given":"J. F. C."}],"issued":{"date-parts":[["1982",9,1]]}}}],"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Kingman, 1982)</w:t>
      </w:r>
      <w:r w:rsidR="00397A65">
        <w:rPr>
          <w:rFonts w:ascii="Times New Roman" w:hAnsi="Times New Roman" w:cs="Times New Roman"/>
        </w:rPr>
        <w:fldChar w:fldCharType="end"/>
      </w:r>
      <w:r w:rsidR="00397A65">
        <w:rPr>
          <w:rFonts w:ascii="Times New Roman" w:hAnsi="Times New Roman" w:cs="Times New Roman"/>
        </w:rPr>
        <w:t xml:space="preserve">, Exponential Growth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okROmah3","properties":{"formattedCitation":"(Griffiths and Tavare, 1994)","plainCitation":"(Griffiths and Tavare, 1994)","noteIndex":0},"citationItems":[{"id":631,"uris":["http://zotero.org/users/local/OzBOzEia/items/ZL4AUTPP"],"uri":["http://zotero.org/users/local/OzBOzEia/items/ZL4AUTPP"],"itemData":{"id":631,"type":"article-journal","title":"Sampling Theory for Neutral Alleles in a Varying Environment","container-title":"Philosophical Transactions: Biological Sciences","page":"403-410","volume":"344","issue":"1310","source":"JSTOR","archive":"JSTOR","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ISSN":"0962-8436","author":[{"family":"Griffiths","given":"R. C."},{"family":"Tavare","given":"Simon"}],"issued":{"date-parts":[["1994"]]}}}],"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Griffiths and Tavare, 1994)</w:t>
      </w:r>
      <w:r w:rsidR="00397A65">
        <w:rPr>
          <w:rFonts w:ascii="Times New Roman" w:hAnsi="Times New Roman" w:cs="Times New Roman"/>
        </w:rPr>
        <w:fldChar w:fldCharType="end"/>
      </w:r>
      <w:r w:rsidR="00397A65">
        <w:rPr>
          <w:rFonts w:ascii="Times New Roman" w:hAnsi="Times New Roman" w:cs="Times New Roman"/>
        </w:rPr>
        <w:t xml:space="preserve">, and Bayesian Skyline </w:t>
      </w:r>
      <w:r w:rsidR="00A95474">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KvpdgE7C","properties":{"formattedCitation":"(Drummond et al., 2005)","plainCitation":"(Drummond et al., 2005)","noteIndex":0},"citationItems":[{"id":635,"uris":["http://zotero.org/users/local/OzBOzEia/items/ATCR42YX"],"uri":["http://zotero.org/users/local/OzBOzEia/items/ATCR42YX"],"itemData":{"id":635,"type":"article-journal","title":"Bayesian Coalescent Inference of Past Population Dynamics from Molecular Sequences","container-title":"Molecular Biology and Evolution","page":"1185-1192","volume":"22","issue":"5","source":"academic.oup.com","abstract":"Abstract.  We introduce the Bayesian skyline plot, a new method for estimating past population dynamics through time from a sample of molecular sequences withou","DOI":"10.1093/molbev/msi103","ISSN":"0737-4038","journalAbbreviation":"Mol Biol Evol","language":"en","author":[{"family":"Drummond","given":"A. J."},{"family":"Rambaut","given":"A."},{"family":"Shapiro","given":"B."},{"family":"Pybus","given":"O. G."}],"issued":{"date-parts":[["2005",5,1]]}}}],"schema":"https://github.com/citation-style-language/schema/raw/master/csl-citation.json"} </w:instrText>
      </w:r>
      <w:r w:rsidR="00A95474">
        <w:rPr>
          <w:rFonts w:ascii="Times New Roman" w:hAnsi="Times New Roman" w:cs="Times New Roman"/>
        </w:rPr>
        <w:fldChar w:fldCharType="separate"/>
      </w:r>
      <w:r w:rsidR="00A07DFB">
        <w:rPr>
          <w:rFonts w:ascii="Times New Roman" w:hAnsi="Times New Roman" w:cs="Times New Roman"/>
        </w:rPr>
        <w:t>(Drummond et al., 2005)</w:t>
      </w:r>
      <w:r w:rsidR="00A95474">
        <w:rPr>
          <w:rFonts w:ascii="Times New Roman" w:hAnsi="Times New Roman" w:cs="Times New Roman"/>
        </w:rPr>
        <w:fldChar w:fldCharType="end"/>
      </w:r>
      <w:r w:rsidR="002535A4">
        <w:rPr>
          <w:rFonts w:ascii="Times New Roman" w:hAnsi="Times New Roman" w:cs="Times New Roman"/>
        </w:rPr>
        <w:t xml:space="preserve"> </w:t>
      </w:r>
      <w:r w:rsidR="0018375D">
        <w:rPr>
          <w:rFonts w:ascii="Times New Roman" w:hAnsi="Times New Roman" w:cs="Times New Roman"/>
        </w:rPr>
        <w:t>coalescent</w:t>
      </w:r>
      <w:r w:rsidR="004E4141">
        <w:rPr>
          <w:rFonts w:ascii="Times New Roman" w:hAnsi="Times New Roman" w:cs="Times New Roman"/>
        </w:rPr>
        <w:t xml:space="preserve"> models</w:t>
      </w:r>
      <w:r w:rsidR="00A95474">
        <w:rPr>
          <w:rFonts w:ascii="Times New Roman" w:hAnsi="Times New Roman" w:cs="Times New Roman"/>
        </w:rPr>
        <w:t>.</w:t>
      </w:r>
      <w:r w:rsidR="0018375D">
        <w:rPr>
          <w:rFonts w:ascii="Times New Roman" w:hAnsi="Times New Roman" w:cs="Times New Roman"/>
        </w:rPr>
        <w:t xml:space="preserve"> </w:t>
      </w:r>
      <w:r w:rsidR="008726B7">
        <w:rPr>
          <w:rFonts w:ascii="Times New Roman" w:hAnsi="Times New Roman" w:cs="Times New Roman"/>
        </w:rPr>
        <w:t>The MCMC parameters included a chain length of 10</w:t>
      </w:r>
      <w:r w:rsidR="008726B7" w:rsidRPr="0086494A">
        <w:rPr>
          <w:rFonts w:ascii="Times New Roman" w:hAnsi="Times New Roman" w:cs="Times New Roman"/>
          <w:vertAlign w:val="superscript"/>
        </w:rPr>
        <w:t>8</w:t>
      </w:r>
      <w:r w:rsidR="008726B7">
        <w:rPr>
          <w:rFonts w:ascii="Times New Roman" w:hAnsi="Times New Roman" w:cs="Times New Roman"/>
        </w:rPr>
        <w:t xml:space="preserve"> with </w:t>
      </w:r>
      <w:r w:rsidR="008726B7" w:rsidRPr="005A14EF">
        <w:rPr>
          <w:rFonts w:ascii="Times New Roman" w:hAnsi="Times New Roman" w:cs="Times New Roman"/>
        </w:rPr>
        <w:t>10</w:t>
      </w:r>
      <w:r w:rsidR="005A14EF">
        <w:rPr>
          <w:rFonts w:ascii="Times New Roman" w:hAnsi="Times New Roman" w:cs="Times New Roman"/>
          <w:vertAlign w:val="superscript"/>
        </w:rPr>
        <w:t>-</w:t>
      </w:r>
      <w:r w:rsidR="0086494A" w:rsidRPr="005A14EF">
        <w:rPr>
          <w:rFonts w:ascii="Times New Roman" w:hAnsi="Times New Roman" w:cs="Times New Roman"/>
          <w:vertAlign w:val="superscript"/>
        </w:rPr>
        <w:t>3</w:t>
      </w:r>
      <w:r w:rsidR="008726B7">
        <w:rPr>
          <w:rFonts w:ascii="Times New Roman" w:hAnsi="Times New Roman" w:cs="Times New Roman"/>
        </w:rPr>
        <w:t xml:space="preserve"> </w:t>
      </w:r>
      <w:r w:rsidR="005A14EF">
        <w:rPr>
          <w:rFonts w:ascii="Times New Roman" w:hAnsi="Times New Roman" w:cs="Times New Roman"/>
        </w:rPr>
        <w:t>sampling frequency</w:t>
      </w:r>
      <w:r w:rsidR="008726B7">
        <w:rPr>
          <w:rFonts w:ascii="Times New Roman" w:hAnsi="Times New Roman" w:cs="Times New Roman"/>
        </w:rPr>
        <w:t xml:space="preserve">. </w:t>
      </w:r>
      <w:r w:rsidR="0086494A">
        <w:rPr>
          <w:rFonts w:ascii="Times New Roman" w:hAnsi="Times New Roman" w:cs="Times New Roman"/>
        </w:rPr>
        <w:t xml:space="preserve">Marginal likelihood estimation included the </w:t>
      </w:r>
      <w:r w:rsidR="0086494A" w:rsidRPr="0086494A">
        <w:rPr>
          <w:rFonts w:ascii="Times New Roman" w:hAnsi="Times New Roman" w:cs="Times New Roman"/>
        </w:rPr>
        <w:t>path sampling (PS) / stepping-stone sampling</w:t>
      </w:r>
      <w:r w:rsidR="0086494A">
        <w:rPr>
          <w:rFonts w:ascii="Times New Roman" w:hAnsi="Times New Roman" w:cs="Times New Roman"/>
        </w:rPr>
        <w:t xml:space="preserve"> method with 100 steps, chain length 10</w:t>
      </w:r>
      <w:r w:rsidR="005A14EF">
        <w:rPr>
          <w:rFonts w:ascii="Times New Roman" w:hAnsi="Times New Roman" w:cs="Times New Roman"/>
          <w:vertAlign w:val="superscript"/>
        </w:rPr>
        <w:t>6</w:t>
      </w:r>
      <w:r w:rsidR="005A14EF">
        <w:rPr>
          <w:rFonts w:ascii="Times New Roman" w:hAnsi="Times New Roman" w:cs="Times New Roman"/>
        </w:rPr>
        <w:t>, sampling frequency 10</w:t>
      </w:r>
      <w:r w:rsidR="005A14EF">
        <w:rPr>
          <w:rFonts w:ascii="Times New Roman" w:hAnsi="Times New Roman" w:cs="Times New Roman"/>
          <w:vertAlign w:val="superscript"/>
        </w:rPr>
        <w:t>-3</w:t>
      </w:r>
      <w:r w:rsidR="005A14EF">
        <w:rPr>
          <w:rFonts w:ascii="Times New Roman" w:hAnsi="Times New Roman" w:cs="Times New Roman"/>
        </w:rPr>
        <w:t>, and Beta path step distribution</w:t>
      </w:r>
      <w:r w:rsidR="00ED46E6">
        <w:rPr>
          <w:rFonts w:ascii="Times New Roman" w:hAnsi="Times New Roman" w:cs="Times New Roman"/>
        </w:rPr>
        <w:t xml:space="preserve"> </w:t>
      </w:r>
      <w:r w:rsidR="00ED46E6">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BiD3dflx","properties":{"formattedCitation":"(Baele et al., 2012, 2013)","plainCitation":"(Baele et al., 2012, 2013)","noteIndex":0},"citationItems":[{"id":1179,"uris":["http://zotero.org/users/local/OzBOzEia/items/XY8V6NTM"],"uri":["http://zotero.org/users/local/OzBOzEia/items/XY8V6NTM"],"itemData":{"id":1179,"type":"article-journal","title":"Improving the Accuracy of Demographic and Molecular Clock Model Comparison While Accommodating Phylogenetic Uncertainty","container-title":"Molecular Biology and Evolution","page":"2157-2167","volume":"29","issue":"9","source":"PubMed Central","abstract":"Recent developments in marginal likelihood estimation for model selection in the field of Bayesian phylogenetics and molecular evolution have emphasized the poor performance of the harmonic mean estimator (HME). Although these studies have shown the merits of new approaches applied to standard normally distributed examples and small real-world data sets, not much is currently known concerning the performance and computational issues of these methods when fitting complex evolutionary and population genetic models to empirical real-world data sets. Further, these approaches have not yet seen widespread application in the field due to the lack of implementations of these computationally demanding techniques in commonly used phylogenetic packages. We here investigate the performance of some of these new marginal likelihood estimators, specifically, path sampling (PS) and stepping-stone (SS) sampling for comparing models of demographic change and relaxed molecular clocks, using synthetic data and real-world examples for which unexpected inferences were made using the HME. Given the drastically increased computational demands of PS and SS sampling, we also investigate a posterior simulation-based analogue of Akaike's information criterion (AIC) through Markov chain Monte Carlo (MCMC), a model comparison approach that shares with the HME the appealing feature of having a low computational overhead over the original MCMC analysis. We confirm that the HME systematically overestimates the marginal likelihood and fails to yield reliable model classification and show that the AICM performs better and may be a useful initial evaluation of model choice but that it is also, to a lesser degree, unreliable. We show that PS and SS sampling substantially outperform these estimators and adjust the conclusions made concerning previous analyses for the three real-world data sets that we reanalyzed. The methods used in this article are now available in BEAST, a powerful user-friendly software package to perform Bayesian evolutionary analyses.","DOI":"10.1093/molbev/mss084","ISSN":"0737-4038","note":"PMID: 22403239\nPMCID: PMC3424409","journalAbbreviation":"Mol Biol Evol","author":[{"family":"Baele","given":"Guy"},{"family":"Lemey","given":"Philippe"},{"family":"Bedford","given":"Trevor"},{"family":"Rambaut","given":"Andrew"},{"family":"Suchard","given":"Marc A."},{"family":"Alekseyenko","given":"Alexander V."}],"issued":{"date-parts":[["2012",9]]}}},{"id":1182,"uris":["http://zotero.org/users/local/OzBOzEia/items/6573YGUA"],"uri":["http://zotero.org/users/local/OzBOzEia/items/6573YGUA"],"itemData":{"id":1182,"type":"article-journal","title":"Accurate Model Selection of Relaxed Molecular Clocks in Bayesian Phylogenetics","container-title":"Molecular Biology and Evolution","page":"239-243","volume":"30","issue":"2","source":"PubMed Central","abstract":"Recent implementations of path sampling (PS) and stepping-stone sampling (SS) have been shown to outperform the harmonic mean estimator (HME) and a posterior simulation-based analog of Akaike’s information criterion through Markov chain Monte Carlo (AICM), in Bayesian model selection of demographic and molecular clock models. Almost simultaneously, a Bayesian model averaging approach was developed that avoids conditioning on a single model but averages over a set of relaxed clock models. This approach returns estimates of the posterior probability of each clock model through which one can estimate the Bayes factor in favor of the maximum a posteriori (MAP) clock model; however, this Bayes factor estimate may suffer when the posterior probability of the MAP model approaches 1. Here, we compare these two recent developments with the HME, stabilized/smoothed HME (sHME), and AICM, using both synthetic and empirical data. Our comparison shows reassuringly that MAP identification and its Bayes factor provide similar performance to PS and SS and that these approaches considerably outperform HME, sHME, and AICM in selecting the correct underlying clock model. We also illustrate the importance of using proper priors on a large set of empirical data sets.","DOI":"10.1093/molbev/mss243","ISSN":"0737-4038","note":"PMID: 23090976\nPMCID: PMC3548314","journalAbbreviation":"Mol Biol Evol","author":[{"family":"Baele","given":"Guy"},{"family":"Li","given":"Wai Lok Sibon"},{"family":"Drummond","given":"Alexei J."},{"family":"Suchard","given":"Marc A."},{"family":"Lemey","given":"Philippe"}],"issued":{"date-parts":[["2013",2]]}}}],"schema":"https://github.com/citation-style-language/schema/raw/master/csl-citation.json"} </w:instrText>
      </w:r>
      <w:r w:rsidR="00ED46E6">
        <w:rPr>
          <w:rFonts w:ascii="Times New Roman" w:hAnsi="Times New Roman" w:cs="Times New Roman"/>
        </w:rPr>
        <w:fldChar w:fldCharType="separate"/>
      </w:r>
      <w:r w:rsidR="00A07DFB">
        <w:rPr>
          <w:rFonts w:ascii="Times New Roman" w:hAnsi="Times New Roman" w:cs="Times New Roman"/>
        </w:rPr>
        <w:t>(Baele et al., 2012, 2013)</w:t>
      </w:r>
      <w:r w:rsidR="00ED46E6">
        <w:rPr>
          <w:rFonts w:ascii="Times New Roman" w:hAnsi="Times New Roman" w:cs="Times New Roman"/>
        </w:rPr>
        <w:fldChar w:fldCharType="end"/>
      </w:r>
      <w:r w:rsidR="005A14EF">
        <w:rPr>
          <w:rFonts w:ascii="Times New Roman" w:hAnsi="Times New Roman" w:cs="Times New Roman"/>
        </w:rPr>
        <w:t>.</w:t>
      </w:r>
    </w:p>
    <w:p w:rsidR="00DA1D1D" w:rsidRDefault="00DA1D1D" w:rsidP="0061061B">
      <w:pPr>
        <w:jc w:val="both"/>
        <w:rPr>
          <w:rFonts w:ascii="Times New Roman" w:hAnsi="Times New Roman" w:cs="Times New Roman"/>
        </w:rPr>
      </w:pPr>
    </w:p>
    <w:p w:rsidR="006832C3" w:rsidRDefault="00DA1D1D" w:rsidP="0061061B">
      <w:pPr>
        <w:jc w:val="both"/>
        <w:rPr>
          <w:rFonts w:ascii="Times New Roman" w:hAnsi="Times New Roman" w:cs="Times New Roman"/>
        </w:rPr>
      </w:pPr>
      <w:r>
        <w:rPr>
          <w:rFonts w:ascii="Times New Roman" w:hAnsi="Times New Roman" w:cs="Times New Roman"/>
        </w:rPr>
        <w:t>BEAUti exported separate XML files representing the cross product of clock and coalescent models</w:t>
      </w:r>
      <w:r w:rsidR="001976B8">
        <w:rPr>
          <w:rFonts w:ascii="Times New Roman" w:hAnsi="Times New Roman" w:cs="Times New Roman"/>
        </w:rPr>
        <w:t xml:space="preserve"> while maintaining all other </w:t>
      </w:r>
      <w:r w:rsidR="005D4770">
        <w:rPr>
          <w:rFonts w:ascii="Times New Roman" w:hAnsi="Times New Roman" w:cs="Times New Roman"/>
        </w:rPr>
        <w:t xml:space="preserve">settings and </w:t>
      </w:r>
      <w:r w:rsidR="001976B8">
        <w:rPr>
          <w:rFonts w:ascii="Times New Roman" w:hAnsi="Times New Roman" w:cs="Times New Roman"/>
        </w:rPr>
        <w:t>parameters constant</w:t>
      </w:r>
      <w:r>
        <w:rPr>
          <w:rFonts w:ascii="Times New Roman" w:hAnsi="Times New Roman" w:cs="Times New Roman"/>
        </w:rPr>
        <w:t xml:space="preserve">. </w:t>
      </w:r>
      <w:r w:rsidR="00B34583">
        <w:rPr>
          <w:rFonts w:ascii="Times New Roman" w:hAnsi="Times New Roman" w:cs="Times New Roman"/>
        </w:rPr>
        <w:t xml:space="preserve">The **beast** program ran the MCMC simulation for each file. </w:t>
      </w:r>
      <w:r w:rsidR="00BA5B42">
        <w:rPr>
          <w:rFonts w:ascii="Times New Roman" w:hAnsi="Times New Roman" w:cs="Times New Roman"/>
        </w:rPr>
        <w:t xml:space="preserve">The **treeannotator** program subsequently calculated the maximum credibility clade using a 10% </w:t>
      </w:r>
      <w:r w:rsidR="00144160">
        <w:rPr>
          <w:rFonts w:ascii="Times New Roman" w:hAnsi="Times New Roman" w:cs="Times New Roman"/>
        </w:rPr>
        <w:t xml:space="preserve">state </w:t>
      </w:r>
      <w:r w:rsidR="00BA5B42">
        <w:rPr>
          <w:rFonts w:ascii="Times New Roman" w:hAnsi="Times New Roman" w:cs="Times New Roman"/>
        </w:rPr>
        <w:t xml:space="preserve">burn-in and </w:t>
      </w:r>
      <w:r w:rsidR="00BA5B42" w:rsidRPr="00BA5B42">
        <w:rPr>
          <w:rFonts w:ascii="Times New Roman" w:hAnsi="Times New Roman" w:cs="Times New Roman"/>
        </w:rPr>
        <w:t>minimum posterior probability</w:t>
      </w:r>
      <w:r w:rsidR="00BA5B42">
        <w:rPr>
          <w:rFonts w:ascii="Times New Roman" w:hAnsi="Times New Roman" w:cs="Times New Roman"/>
        </w:rPr>
        <w:t xml:space="preserve"> limit of 50%.</w:t>
      </w:r>
      <w:r w:rsidR="00903854">
        <w:rPr>
          <w:rFonts w:ascii="Times New Roman" w:hAnsi="Times New Roman" w:cs="Times New Roman"/>
        </w:rPr>
        <w:t xml:space="preserve"> </w:t>
      </w:r>
      <w:r w:rsidR="00B34583">
        <w:rPr>
          <w:rFonts w:ascii="Times New Roman" w:hAnsi="Times New Roman" w:cs="Times New Roman"/>
        </w:rPr>
        <w:t xml:space="preserve">A script </w:t>
      </w:r>
      <w:r w:rsidR="009857E5">
        <w:rPr>
          <w:rFonts w:ascii="Times New Roman" w:hAnsi="Times New Roman" w:cs="Times New Roman"/>
        </w:rPr>
        <w:t xml:space="preserve">submitted each job to </w:t>
      </w:r>
      <w:r w:rsidR="00903854">
        <w:rPr>
          <w:rFonts w:ascii="Times New Roman" w:hAnsi="Times New Roman" w:cs="Times New Roman"/>
        </w:rPr>
        <w:t>a high-performance computing cluster</w:t>
      </w:r>
      <w:r w:rsidR="009857E5">
        <w:rPr>
          <w:rFonts w:ascii="Times New Roman" w:hAnsi="Times New Roman" w:cs="Times New Roman"/>
        </w:rPr>
        <w:t xml:space="preserve"> queue, requesting 32 processors</w:t>
      </w:r>
      <w:r w:rsidR="00B34583">
        <w:rPr>
          <w:rFonts w:ascii="Times New Roman" w:hAnsi="Times New Roman" w:cs="Times New Roman"/>
        </w:rPr>
        <w:t>.</w:t>
      </w:r>
    </w:p>
    <w:p w:rsidR="00B04046" w:rsidRDefault="00B04046" w:rsidP="00E9517F">
      <w:pPr>
        <w:jc w:val="both"/>
        <w:rPr>
          <w:rFonts w:ascii="Times New Roman" w:hAnsi="Times New Roman" w:cs="Times New Roman"/>
        </w:rPr>
      </w:pPr>
    </w:p>
    <w:p w:rsidR="00B04046" w:rsidRDefault="00B04046" w:rsidP="00E9517F">
      <w:pPr>
        <w:jc w:val="both"/>
        <w:rPr>
          <w:rFonts w:ascii="Times New Roman" w:hAnsi="Times New Roman" w:cs="Times New Roman"/>
        </w:rPr>
      </w:pPr>
      <w:r>
        <w:rPr>
          <w:rFonts w:ascii="Times New Roman" w:hAnsi="Times New Roman" w:cs="Times New Roman"/>
        </w:rPr>
        <w:t>## Results</w:t>
      </w:r>
    </w:p>
    <w:p w:rsidR="00CF141B" w:rsidRDefault="00CF141B" w:rsidP="00E9517F">
      <w:pPr>
        <w:jc w:val="both"/>
        <w:rPr>
          <w:rFonts w:ascii="Times New Roman" w:hAnsi="Times New Roman" w:cs="Times New Roman"/>
        </w:rPr>
      </w:pPr>
    </w:p>
    <w:p w:rsidR="00CF141B" w:rsidRDefault="00CF141B" w:rsidP="00E9517F">
      <w:pPr>
        <w:jc w:val="both"/>
        <w:rPr>
          <w:rFonts w:ascii="Times New Roman" w:hAnsi="Times New Roman" w:cs="Times New Roman"/>
        </w:rPr>
      </w:pPr>
      <w:r>
        <w:rPr>
          <w:rFonts w:ascii="Times New Roman" w:hAnsi="Times New Roman" w:cs="Times New Roman"/>
        </w:rPr>
        <w:t>…</w:t>
      </w:r>
    </w:p>
    <w:p w:rsidR="00894CD4" w:rsidRDefault="00894CD4" w:rsidP="00E9517F">
      <w:pPr>
        <w:jc w:val="both"/>
        <w:rPr>
          <w:rFonts w:ascii="Times New Roman" w:hAnsi="Times New Roman" w:cs="Times New Roman"/>
        </w:rPr>
      </w:pPr>
    </w:p>
    <w:p w:rsidR="00894CD4" w:rsidRDefault="00894CD4" w:rsidP="00E9517F">
      <w:pPr>
        <w:jc w:val="both"/>
        <w:rPr>
          <w:rFonts w:ascii="Times New Roman" w:hAnsi="Times New Roman" w:cs="Times New Roman"/>
        </w:rPr>
      </w:pPr>
      <w:r>
        <w:rPr>
          <w:rFonts w:ascii="Times New Roman" w:hAnsi="Times New Roman" w:cs="Times New Roman"/>
        </w:rPr>
        <w:t>## Discussion</w:t>
      </w:r>
    </w:p>
    <w:p w:rsidR="00E12CB2" w:rsidRDefault="00E12CB2" w:rsidP="00E9517F">
      <w:pPr>
        <w:jc w:val="both"/>
        <w:rPr>
          <w:rFonts w:ascii="Times New Roman" w:hAnsi="Times New Roman" w:cs="Times New Roman"/>
        </w:rPr>
      </w:pPr>
    </w:p>
    <w:p w:rsidR="00E12CB2" w:rsidRPr="005A14EF" w:rsidRDefault="00E12CB2" w:rsidP="00E9517F">
      <w:pPr>
        <w:jc w:val="both"/>
        <w:rPr>
          <w:rFonts w:ascii="Times New Roman" w:hAnsi="Times New Roman" w:cs="Times New Roman"/>
        </w:rPr>
      </w:pPr>
      <w:r>
        <w:rPr>
          <w:rFonts w:ascii="Times New Roman" w:hAnsi="Times New Roman" w:cs="Times New Roman"/>
        </w:rPr>
        <w:t>…</w:t>
      </w:r>
    </w:p>
    <w:p w:rsidR="00F05BC6" w:rsidRPr="00A57197" w:rsidRDefault="00F05BC6"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bookmarkStart w:id="0" w:name="_GoBack"/>
    <w:p w:rsidR="00FA08CF" w:rsidRPr="00FA08CF" w:rsidRDefault="00D75E88" w:rsidP="00FA08CF">
      <w:pPr>
        <w:pStyle w:val="Bibliography"/>
        <w:numPr>
          <w:ilvl w:val="0"/>
          <w:numId w:val="9"/>
        </w:numPr>
        <w:ind w:left="360"/>
        <w:rPr>
          <w:rFonts w:ascii="Times New Roman" w:hAnsi="Times New Roman" w:cs="Times New Roman"/>
        </w:rPr>
      </w:pPr>
      <w:r w:rsidRPr="00A57197">
        <w:lastRenderedPageBreak/>
        <w:fldChar w:fldCharType="begin"/>
      </w:r>
      <w:r w:rsidR="00FA08CF">
        <w:instrText xml:space="preserve"> ADDIN ZOTERO_BIBL {"uncited":[],"omitted":[],"custom":[]} CSL_BIBLIOGRAPHY </w:instrText>
      </w:r>
      <w:r w:rsidRPr="00A57197">
        <w:fldChar w:fldCharType="separate"/>
      </w:r>
      <w:r w:rsidR="00FA08CF" w:rsidRPr="00FA08CF">
        <w:rPr>
          <w:rFonts w:ascii="Times New Roman" w:hAnsi="Times New Roman" w:cs="Times New Roman"/>
        </w:rPr>
        <w:t xml:space="preserve">Anisimova, M., Gil, M., Dufayard, J.-F., Dessimoz, C., and Gascuel, O. (2011). Survey of Branch Support Methods Demonstrates Accuracy, Power, and Robustness of Fast Likelihood-based Approximation Schemes. Syst. Biol. </w:t>
      </w:r>
      <w:r w:rsidR="00FA08CF" w:rsidRPr="00FA08CF">
        <w:rPr>
          <w:rFonts w:ascii="Times New Roman" w:hAnsi="Times New Roman" w:cs="Times New Roman"/>
          <w:i/>
          <w:iCs/>
        </w:rPr>
        <w:t>60</w:t>
      </w:r>
      <w:r w:rsidR="00FA08CF" w:rsidRPr="00FA08CF">
        <w:rPr>
          <w:rFonts w:ascii="Times New Roman" w:hAnsi="Times New Roman" w:cs="Times New Roman"/>
        </w:rPr>
        <w:t>, 685–699.</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Baele, G., Lemey, P., Bedford, T., Rambaut, A., Suchard, M.A., and Alekseyenko, A.V. (2012). Improving the Accuracy of Demographic and Molecular Clock Model Comparison While Accommodating Phylogenetic Uncertainty. Mol. Biol. Evol. </w:t>
      </w:r>
      <w:r w:rsidRPr="00FA08CF">
        <w:rPr>
          <w:rFonts w:ascii="Times New Roman" w:hAnsi="Times New Roman" w:cs="Times New Roman"/>
          <w:i/>
          <w:iCs/>
        </w:rPr>
        <w:t>29</w:t>
      </w:r>
      <w:r w:rsidRPr="00FA08CF">
        <w:rPr>
          <w:rFonts w:ascii="Times New Roman" w:hAnsi="Times New Roman" w:cs="Times New Roman"/>
        </w:rPr>
        <w:t>, 2157–2167.</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Baele, G., Li, W.L.S., Drummond, A.J., Suchard, M.A., and Lemey, P. (2013). Accurate Model Selection of Relaxed Molecular Clocks in Bayesian Phylogenetics. Mol. Biol. Evol. </w:t>
      </w:r>
      <w:r w:rsidRPr="00FA08CF">
        <w:rPr>
          <w:rFonts w:ascii="Times New Roman" w:hAnsi="Times New Roman" w:cs="Times New Roman"/>
          <w:i/>
          <w:iCs/>
        </w:rPr>
        <w:t>30</w:t>
      </w:r>
      <w:r w:rsidRPr="00FA08CF">
        <w:rPr>
          <w:rFonts w:ascii="Times New Roman" w:hAnsi="Times New Roman" w:cs="Times New Roman"/>
        </w:rPr>
        <w:t>, 239–243.</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Baltimore, D. (1971). Expression of animal virus genomes. Bacteriol. Rev. </w:t>
      </w:r>
      <w:r w:rsidRPr="00FA08CF">
        <w:rPr>
          <w:rFonts w:ascii="Times New Roman" w:hAnsi="Times New Roman" w:cs="Times New Roman"/>
          <w:i/>
          <w:iCs/>
        </w:rPr>
        <w:t>35</w:t>
      </w:r>
      <w:r w:rsidRPr="00FA08CF">
        <w:rPr>
          <w:rFonts w:ascii="Times New Roman" w:hAnsi="Times New Roman" w:cs="Times New Roman"/>
        </w:rPr>
        <w:t>, 235–241.</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Drummond, A.J., and Bouckaert, R.R. (2015). Bayesian Evolutionary Analysis with BEAST (Cambridge: Cambridge University Press).</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Drummond, A.J., Rambaut, A., Shapiro, B., and Pybus, O.G. (2005). Bayesian Coalescent Inference of Past Population Dynamics from Molecular Sequences. Mol. Biol. Evol. </w:t>
      </w:r>
      <w:r w:rsidRPr="00FA08CF">
        <w:rPr>
          <w:rFonts w:ascii="Times New Roman" w:hAnsi="Times New Roman" w:cs="Times New Roman"/>
          <w:i/>
          <w:iCs/>
        </w:rPr>
        <w:t>22</w:t>
      </w:r>
      <w:r w:rsidRPr="00FA08CF">
        <w:rPr>
          <w:rFonts w:ascii="Times New Roman" w:hAnsi="Times New Roman" w:cs="Times New Roman"/>
        </w:rPr>
        <w:t>, 1185–1192.</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Drummond, A.J., Ho, S.Y.W., Phillips, M.J., and Rambaut, A. (2006). Relaxed Phylogenetics and Dating with Confidence. PLOS Biol. </w:t>
      </w:r>
      <w:r w:rsidRPr="00FA08CF">
        <w:rPr>
          <w:rFonts w:ascii="Times New Roman" w:hAnsi="Times New Roman" w:cs="Times New Roman"/>
          <w:i/>
          <w:iCs/>
        </w:rPr>
        <w:t>4</w:t>
      </w:r>
      <w:r w:rsidRPr="00FA08CF">
        <w:rPr>
          <w:rFonts w:ascii="Times New Roman" w:hAnsi="Times New Roman" w:cs="Times New Roman"/>
        </w:rPr>
        <w:t>, e88.</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Griffiths, R.C., and Tavare, S. (1994). Sampling Theory for Neutral Alleles in a Varying Environment. Philos. Trans. Biol. Sci. </w:t>
      </w:r>
      <w:r w:rsidRPr="00FA08CF">
        <w:rPr>
          <w:rFonts w:ascii="Times New Roman" w:hAnsi="Times New Roman" w:cs="Times New Roman"/>
          <w:i/>
          <w:iCs/>
        </w:rPr>
        <w:t>344</w:t>
      </w:r>
      <w:r w:rsidRPr="00FA08CF">
        <w:rPr>
          <w:rFonts w:ascii="Times New Roman" w:hAnsi="Times New Roman" w:cs="Times New Roman"/>
        </w:rPr>
        <w:t>, 403–410.</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Hllleman, M.R., and Werner, J.H. (1954). Recovery of New Agent from Patients with Acute Respiratory Illness. Proc. Soc. Exp. Biol. Med. </w:t>
      </w:r>
      <w:r w:rsidRPr="00FA08CF">
        <w:rPr>
          <w:rFonts w:ascii="Times New Roman" w:hAnsi="Times New Roman" w:cs="Times New Roman"/>
          <w:i/>
          <w:iCs/>
        </w:rPr>
        <w:t>85</w:t>
      </w:r>
      <w:r w:rsidRPr="00FA08CF">
        <w:rPr>
          <w:rFonts w:ascii="Times New Roman" w:hAnsi="Times New Roman" w:cs="Times New Roman"/>
        </w:rPr>
        <w:t>, 183–188.</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Hoang, D.T., Chernomor, O., von Haeseler, A., Minh, B.Q., and Vinh, L.S. (2018). UFBoot2: Improving the Ultrafast Bootstrap Approximation. Mol. Biol. Evol. </w:t>
      </w:r>
      <w:r w:rsidRPr="00FA08CF">
        <w:rPr>
          <w:rFonts w:ascii="Times New Roman" w:hAnsi="Times New Roman" w:cs="Times New Roman"/>
          <w:i/>
          <w:iCs/>
        </w:rPr>
        <w:t>35</w:t>
      </w:r>
      <w:r w:rsidRPr="00FA08CF">
        <w:rPr>
          <w:rFonts w:ascii="Times New Roman" w:hAnsi="Times New Roman" w:cs="Times New Roman"/>
        </w:rPr>
        <w:t>, 518–522.</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Jombart, T., Dray, S., and Bilgrau, A.E. (2017). adephylo: Exploratory Analyses for the Phylogenetic Comparative Method.</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Kalyaanamoorthy, S., Minh, B.Q., Wong, T.K.F., von Haeseler, A., and Jermiin, L.S. (2017). ModelFinder: fast model selection for accurate phylogenetic estimates. Nat. Methods </w:t>
      </w:r>
      <w:r w:rsidRPr="00FA08CF">
        <w:rPr>
          <w:rFonts w:ascii="Times New Roman" w:hAnsi="Times New Roman" w:cs="Times New Roman"/>
          <w:i/>
          <w:iCs/>
        </w:rPr>
        <w:t>14</w:t>
      </w:r>
      <w:r w:rsidRPr="00FA08CF">
        <w:rPr>
          <w:rFonts w:ascii="Times New Roman" w:hAnsi="Times New Roman" w:cs="Times New Roman"/>
        </w:rPr>
        <w:t>, 587–589.</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Kans, J. (2019). Entrez Direct: E-utilities on the UNIX Command Line (National Center for Biotechnology Information (US)).</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Katoh, K. (2002). MAFFT: a novel method for rapid multiple sequence alignment based on fast Fourier transform. Nucleic Acids Res. </w:t>
      </w:r>
      <w:r w:rsidRPr="00FA08CF">
        <w:rPr>
          <w:rFonts w:ascii="Times New Roman" w:hAnsi="Times New Roman" w:cs="Times New Roman"/>
          <w:i/>
          <w:iCs/>
        </w:rPr>
        <w:t>30</w:t>
      </w:r>
      <w:r w:rsidRPr="00FA08CF">
        <w:rPr>
          <w:rFonts w:ascii="Times New Roman" w:hAnsi="Times New Roman" w:cs="Times New Roman"/>
        </w:rPr>
        <w:t>, 3059–3066.</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Kingman, J.F.C. (1982). The coalescent. Stoch. Process. Their Appl. </w:t>
      </w:r>
      <w:r w:rsidRPr="00FA08CF">
        <w:rPr>
          <w:rFonts w:ascii="Times New Roman" w:hAnsi="Times New Roman" w:cs="Times New Roman"/>
          <w:i/>
          <w:iCs/>
        </w:rPr>
        <w:t>13</w:t>
      </w:r>
      <w:r w:rsidRPr="00FA08CF">
        <w:rPr>
          <w:rFonts w:ascii="Times New Roman" w:hAnsi="Times New Roman" w:cs="Times New Roman"/>
        </w:rPr>
        <w:t>, 235–248.</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lastRenderedPageBreak/>
        <w:t xml:space="preserve">Lynch III, J.P., and Kajon, A.E. (2016). Adenovirus: Epidemiology, Global Spread of Novel Serotypes, and Advances in Treatment and Prevention. Semin. Respir. Crit. Care Med. </w:t>
      </w:r>
      <w:r w:rsidRPr="00FA08CF">
        <w:rPr>
          <w:rFonts w:ascii="Times New Roman" w:hAnsi="Times New Roman" w:cs="Times New Roman"/>
          <w:i/>
          <w:iCs/>
        </w:rPr>
        <w:t>37</w:t>
      </w:r>
      <w:r w:rsidRPr="00FA08CF">
        <w:rPr>
          <w:rFonts w:ascii="Times New Roman" w:hAnsi="Times New Roman" w:cs="Times New Roman"/>
        </w:rPr>
        <w:t>, 586–602.</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Nguyen, L.-T., Schmidt, H.A., von Haeseler, A., and Minh, B.Q. (2015). IQ-TREE: A Fast and Effective Stochastic Algorithm for Estimating Maximum-Likelihood Phylogenies. Mol. Biol. Evol. </w:t>
      </w:r>
      <w:r w:rsidRPr="00FA08CF">
        <w:rPr>
          <w:rFonts w:ascii="Times New Roman" w:hAnsi="Times New Roman" w:cs="Times New Roman"/>
          <w:i/>
          <w:iCs/>
        </w:rPr>
        <w:t>32</w:t>
      </w:r>
      <w:r w:rsidRPr="00FA08CF">
        <w:rPr>
          <w:rFonts w:ascii="Times New Roman" w:hAnsi="Times New Roman" w:cs="Times New Roman"/>
        </w:rPr>
        <w:t>, 268–274.</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Paradis, E., Blomberg, S., Bolker, B., Brown, J., Claude, J., Cuong, H.S., Desper, R., Didier, G., Durand, B., Dutheil, J., et al. (2019). ape: Analyses of Phylogenetics and Evolution.</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Pettersson, U. (2019). Encounters with adenovirus. Ups. J. Med. Sci. 1–11.</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Rambaut, A., Lam, T.T., Max Carvalho, L., and Pybus, O.G. (2016). Exploring the temporal structure of heterochronous sequences using TempEst (formerly Path-O-Gen). Virus Evol. </w:t>
      </w:r>
      <w:r w:rsidRPr="00FA08CF">
        <w:rPr>
          <w:rFonts w:ascii="Times New Roman" w:hAnsi="Times New Roman" w:cs="Times New Roman"/>
          <w:i/>
          <w:iCs/>
        </w:rPr>
        <w:t>2</w:t>
      </w:r>
      <w:r w:rsidRPr="00FA08CF">
        <w:rPr>
          <w:rFonts w:ascii="Times New Roman" w:hAnsi="Times New Roman" w:cs="Times New Roman"/>
        </w:rPr>
        <w:t>.</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Romiti, M., and Cooper, P. (2011). Search Field Descriptions for Sequence Database (National Center for Biotechnology Information (US)).</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Rowe, W.P., Huebner, R.J., Gilmore, L.K., Parrott, R.H., and Ward, T.G. (1953). Isolation of a Cytopathogenic Agent from Human Adenoids Undergoing Spontaneous Degeneration in Tissue Culture. Proc. Soc. Exp. Biol. Med. </w:t>
      </w:r>
      <w:r w:rsidRPr="00FA08CF">
        <w:rPr>
          <w:rFonts w:ascii="Times New Roman" w:hAnsi="Times New Roman" w:cs="Times New Roman"/>
          <w:i/>
          <w:iCs/>
        </w:rPr>
        <w:t>84</w:t>
      </w:r>
      <w:r w:rsidRPr="00FA08CF">
        <w:rPr>
          <w:rFonts w:ascii="Times New Roman" w:hAnsi="Times New Roman" w:cs="Times New Roman"/>
        </w:rPr>
        <w:t>, 570–573.</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Spinu, V., Grolemund, G., and Wickham, H. (2018). lubridate: Make Dealing with Dates a Little Easier.</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Walsh, M.P., Seto, J., Jones, M.S., Chodosh, J., Xu, W., and Seto, D. (2010). Computational Analysis Identifies Human Adenovirus Type 55 as a Re-Emergent Acute Respiratory Disease Pathogen. J. Clin. Microbiol. </w:t>
      </w:r>
      <w:r w:rsidRPr="00FA08CF">
        <w:rPr>
          <w:rFonts w:ascii="Times New Roman" w:hAnsi="Times New Roman" w:cs="Times New Roman"/>
          <w:i/>
          <w:iCs/>
        </w:rPr>
        <w:t>48</w:t>
      </w:r>
      <w:r w:rsidRPr="00FA08CF">
        <w:rPr>
          <w:rFonts w:ascii="Times New Roman" w:hAnsi="Times New Roman" w:cs="Times New Roman"/>
        </w:rPr>
        <w:t>, 991–993.</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Wickham, H. (2017). tidyverse: Easily Install and Load the “Tidyverse.”</w:t>
      </w:r>
    </w:p>
    <w:p w:rsidR="00FA08CF" w:rsidRPr="00FA08CF" w:rsidRDefault="00FA08CF" w:rsidP="00FA08CF">
      <w:pPr>
        <w:pStyle w:val="Bibliography"/>
        <w:numPr>
          <w:ilvl w:val="0"/>
          <w:numId w:val="9"/>
        </w:numPr>
        <w:ind w:left="360"/>
        <w:rPr>
          <w:rFonts w:ascii="Times New Roman" w:hAnsi="Times New Roman" w:cs="Times New Roman"/>
        </w:rPr>
      </w:pPr>
      <w:r w:rsidRPr="00FA08CF">
        <w:rPr>
          <w:rFonts w:ascii="Times New Roman" w:hAnsi="Times New Roman" w:cs="Times New Roman"/>
        </w:rPr>
        <w:t xml:space="preserve">Yang, Z., Zhu, Z., Tang, L., Wang, L., Tan, X., Yu, P., Zhang, Y., Tian, X., Wang, J., Zhang, Y., et al. (2009). Genomic Analyses of Recombinant Adenovirus Type 11a in China. J. Clin. Microbiol. </w:t>
      </w:r>
      <w:r w:rsidRPr="00FA08CF">
        <w:rPr>
          <w:rFonts w:ascii="Times New Roman" w:hAnsi="Times New Roman" w:cs="Times New Roman"/>
          <w:i/>
          <w:iCs/>
        </w:rPr>
        <w:t>47</w:t>
      </w:r>
      <w:r w:rsidRPr="00FA08CF">
        <w:rPr>
          <w:rFonts w:ascii="Times New Roman" w:hAnsi="Times New Roman" w:cs="Times New Roman"/>
        </w:rPr>
        <w:t>, 3082–3090.</w:t>
      </w:r>
    </w:p>
    <w:p w:rsidR="00E9517F" w:rsidRPr="00A57197" w:rsidRDefault="00D75E88" w:rsidP="00FA08CF">
      <w:r w:rsidRPr="00A57197">
        <w:fldChar w:fldCharType="end"/>
      </w:r>
      <w:bookmarkEnd w:id="0"/>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3AF"/>
    <w:multiLevelType w:val="hybridMultilevel"/>
    <w:tmpl w:val="670227BC"/>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962602"/>
    <w:multiLevelType w:val="hybridMultilevel"/>
    <w:tmpl w:val="84E6E6BA"/>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C13A0"/>
    <w:multiLevelType w:val="hybridMultilevel"/>
    <w:tmpl w:val="1D2C9664"/>
    <w:lvl w:ilvl="0" w:tplc="89B44ECC">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D643FD"/>
    <w:multiLevelType w:val="hybridMultilevel"/>
    <w:tmpl w:val="FD52D568"/>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31273A"/>
    <w:multiLevelType w:val="hybridMultilevel"/>
    <w:tmpl w:val="2288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693BD6"/>
    <w:multiLevelType w:val="hybridMultilevel"/>
    <w:tmpl w:val="A7C6DD12"/>
    <w:lvl w:ilvl="0" w:tplc="390C1074">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804C81"/>
    <w:multiLevelType w:val="hybridMultilevel"/>
    <w:tmpl w:val="828EF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3"/>
  </w:num>
  <w:num w:numId="4">
    <w:abstractNumId w:val="4"/>
  </w:num>
  <w:num w:numId="5">
    <w:abstractNumId w:val="2"/>
  </w:num>
  <w:num w:numId="6">
    <w:abstractNumId w:val="7"/>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004B6"/>
    <w:rsid w:val="00000D89"/>
    <w:rsid w:val="00020F64"/>
    <w:rsid w:val="00034A01"/>
    <w:rsid w:val="00056421"/>
    <w:rsid w:val="00062626"/>
    <w:rsid w:val="00071829"/>
    <w:rsid w:val="000A0AC7"/>
    <w:rsid w:val="000A6EA7"/>
    <w:rsid w:val="000B1035"/>
    <w:rsid w:val="000D133B"/>
    <w:rsid w:val="000D5C9A"/>
    <w:rsid w:val="000E2D08"/>
    <w:rsid w:val="000E460D"/>
    <w:rsid w:val="000F21FF"/>
    <w:rsid w:val="000F62DD"/>
    <w:rsid w:val="00107AAB"/>
    <w:rsid w:val="00107B53"/>
    <w:rsid w:val="0011076B"/>
    <w:rsid w:val="00144160"/>
    <w:rsid w:val="0014562D"/>
    <w:rsid w:val="00161CE3"/>
    <w:rsid w:val="00171B1E"/>
    <w:rsid w:val="0017431F"/>
    <w:rsid w:val="00180B00"/>
    <w:rsid w:val="0018375D"/>
    <w:rsid w:val="001976B8"/>
    <w:rsid w:val="001B3E0C"/>
    <w:rsid w:val="001C734D"/>
    <w:rsid w:val="001D7F00"/>
    <w:rsid w:val="002078BA"/>
    <w:rsid w:val="00210955"/>
    <w:rsid w:val="002127F2"/>
    <w:rsid w:val="00235E7D"/>
    <w:rsid w:val="00241488"/>
    <w:rsid w:val="00251819"/>
    <w:rsid w:val="002535A4"/>
    <w:rsid w:val="002543B1"/>
    <w:rsid w:val="0028240B"/>
    <w:rsid w:val="00295DA8"/>
    <w:rsid w:val="002B2DD2"/>
    <w:rsid w:val="002B673F"/>
    <w:rsid w:val="002C6179"/>
    <w:rsid w:val="002D49B6"/>
    <w:rsid w:val="002D6291"/>
    <w:rsid w:val="002E4E31"/>
    <w:rsid w:val="002E648A"/>
    <w:rsid w:val="003013D0"/>
    <w:rsid w:val="00301A82"/>
    <w:rsid w:val="00314785"/>
    <w:rsid w:val="00323412"/>
    <w:rsid w:val="003248B4"/>
    <w:rsid w:val="00346AB4"/>
    <w:rsid w:val="00347519"/>
    <w:rsid w:val="0035246A"/>
    <w:rsid w:val="0035532C"/>
    <w:rsid w:val="0035549F"/>
    <w:rsid w:val="00372287"/>
    <w:rsid w:val="00373C03"/>
    <w:rsid w:val="00386EFB"/>
    <w:rsid w:val="00390647"/>
    <w:rsid w:val="003972D3"/>
    <w:rsid w:val="0039771E"/>
    <w:rsid w:val="00397A65"/>
    <w:rsid w:val="003A64CE"/>
    <w:rsid w:val="003C022D"/>
    <w:rsid w:val="003C0C56"/>
    <w:rsid w:val="003C2EE4"/>
    <w:rsid w:val="003E3057"/>
    <w:rsid w:val="00400431"/>
    <w:rsid w:val="004044D8"/>
    <w:rsid w:val="004163D0"/>
    <w:rsid w:val="00416700"/>
    <w:rsid w:val="00416818"/>
    <w:rsid w:val="0042586D"/>
    <w:rsid w:val="00426129"/>
    <w:rsid w:val="00445A5A"/>
    <w:rsid w:val="004914D8"/>
    <w:rsid w:val="004924D0"/>
    <w:rsid w:val="004A405C"/>
    <w:rsid w:val="004A6240"/>
    <w:rsid w:val="004A76DA"/>
    <w:rsid w:val="004B7150"/>
    <w:rsid w:val="004D63FC"/>
    <w:rsid w:val="004E4141"/>
    <w:rsid w:val="00500E09"/>
    <w:rsid w:val="0050339D"/>
    <w:rsid w:val="00511114"/>
    <w:rsid w:val="00513B20"/>
    <w:rsid w:val="00516984"/>
    <w:rsid w:val="00521B03"/>
    <w:rsid w:val="00524887"/>
    <w:rsid w:val="00542E6E"/>
    <w:rsid w:val="005431A1"/>
    <w:rsid w:val="005469FC"/>
    <w:rsid w:val="00555EDC"/>
    <w:rsid w:val="00557478"/>
    <w:rsid w:val="00572D83"/>
    <w:rsid w:val="005979F2"/>
    <w:rsid w:val="005A14EF"/>
    <w:rsid w:val="005C4A29"/>
    <w:rsid w:val="005D1CBD"/>
    <w:rsid w:val="005D4770"/>
    <w:rsid w:val="005D6E65"/>
    <w:rsid w:val="005E20BC"/>
    <w:rsid w:val="0061061B"/>
    <w:rsid w:val="00613526"/>
    <w:rsid w:val="00620791"/>
    <w:rsid w:val="00644C04"/>
    <w:rsid w:val="00653514"/>
    <w:rsid w:val="00670731"/>
    <w:rsid w:val="00677D3A"/>
    <w:rsid w:val="006832C3"/>
    <w:rsid w:val="006A1C09"/>
    <w:rsid w:val="006A2CC7"/>
    <w:rsid w:val="006A62E4"/>
    <w:rsid w:val="006B6051"/>
    <w:rsid w:val="006C0115"/>
    <w:rsid w:val="00704612"/>
    <w:rsid w:val="00706E02"/>
    <w:rsid w:val="00721FD2"/>
    <w:rsid w:val="0072427F"/>
    <w:rsid w:val="007328E7"/>
    <w:rsid w:val="00754F12"/>
    <w:rsid w:val="0076008D"/>
    <w:rsid w:val="00791181"/>
    <w:rsid w:val="007A392E"/>
    <w:rsid w:val="007A4642"/>
    <w:rsid w:val="007C3EF9"/>
    <w:rsid w:val="007C3FB5"/>
    <w:rsid w:val="007D2AC2"/>
    <w:rsid w:val="007D711C"/>
    <w:rsid w:val="007D72CA"/>
    <w:rsid w:val="007E55CB"/>
    <w:rsid w:val="007F0388"/>
    <w:rsid w:val="007F043C"/>
    <w:rsid w:val="007F4624"/>
    <w:rsid w:val="00800334"/>
    <w:rsid w:val="00802DEF"/>
    <w:rsid w:val="00811A41"/>
    <w:rsid w:val="0082738B"/>
    <w:rsid w:val="00844553"/>
    <w:rsid w:val="0086494A"/>
    <w:rsid w:val="0087166D"/>
    <w:rsid w:val="008726B7"/>
    <w:rsid w:val="0089078F"/>
    <w:rsid w:val="00894CD4"/>
    <w:rsid w:val="008B03AA"/>
    <w:rsid w:val="008C2E8C"/>
    <w:rsid w:val="008D08C5"/>
    <w:rsid w:val="008D4F95"/>
    <w:rsid w:val="008F2143"/>
    <w:rsid w:val="008F387B"/>
    <w:rsid w:val="00903854"/>
    <w:rsid w:val="009068FF"/>
    <w:rsid w:val="009277F4"/>
    <w:rsid w:val="009325FF"/>
    <w:rsid w:val="00935C1D"/>
    <w:rsid w:val="009857E5"/>
    <w:rsid w:val="009866FD"/>
    <w:rsid w:val="00990CFF"/>
    <w:rsid w:val="00992C92"/>
    <w:rsid w:val="009940B0"/>
    <w:rsid w:val="009D0173"/>
    <w:rsid w:val="009D3C32"/>
    <w:rsid w:val="009D4CD7"/>
    <w:rsid w:val="009E7788"/>
    <w:rsid w:val="00A05731"/>
    <w:rsid w:val="00A07B45"/>
    <w:rsid w:val="00A07DFB"/>
    <w:rsid w:val="00A114C1"/>
    <w:rsid w:val="00A16800"/>
    <w:rsid w:val="00A26EBC"/>
    <w:rsid w:val="00A277BB"/>
    <w:rsid w:val="00A32BFB"/>
    <w:rsid w:val="00A534B6"/>
    <w:rsid w:val="00A5479D"/>
    <w:rsid w:val="00A57197"/>
    <w:rsid w:val="00A66156"/>
    <w:rsid w:val="00A87D5A"/>
    <w:rsid w:val="00A92E14"/>
    <w:rsid w:val="00A94CE7"/>
    <w:rsid w:val="00A95474"/>
    <w:rsid w:val="00AA469A"/>
    <w:rsid w:val="00AA5F21"/>
    <w:rsid w:val="00AC56AE"/>
    <w:rsid w:val="00AC7962"/>
    <w:rsid w:val="00AC7DE9"/>
    <w:rsid w:val="00AD0D67"/>
    <w:rsid w:val="00AD181B"/>
    <w:rsid w:val="00AD3D25"/>
    <w:rsid w:val="00AE077D"/>
    <w:rsid w:val="00AF19E2"/>
    <w:rsid w:val="00B04046"/>
    <w:rsid w:val="00B0747E"/>
    <w:rsid w:val="00B13CC8"/>
    <w:rsid w:val="00B15515"/>
    <w:rsid w:val="00B2799E"/>
    <w:rsid w:val="00B34583"/>
    <w:rsid w:val="00B35F78"/>
    <w:rsid w:val="00B41A53"/>
    <w:rsid w:val="00B74A2E"/>
    <w:rsid w:val="00B8709F"/>
    <w:rsid w:val="00B95F9E"/>
    <w:rsid w:val="00B961D9"/>
    <w:rsid w:val="00BA5B42"/>
    <w:rsid w:val="00BB702F"/>
    <w:rsid w:val="00BE7E39"/>
    <w:rsid w:val="00C023AA"/>
    <w:rsid w:val="00C02747"/>
    <w:rsid w:val="00C03294"/>
    <w:rsid w:val="00C12921"/>
    <w:rsid w:val="00C15025"/>
    <w:rsid w:val="00C24317"/>
    <w:rsid w:val="00C34DAB"/>
    <w:rsid w:val="00C35436"/>
    <w:rsid w:val="00C46916"/>
    <w:rsid w:val="00C50BFA"/>
    <w:rsid w:val="00C51036"/>
    <w:rsid w:val="00C62FAF"/>
    <w:rsid w:val="00C634EA"/>
    <w:rsid w:val="00C73EAF"/>
    <w:rsid w:val="00C864BA"/>
    <w:rsid w:val="00CE744B"/>
    <w:rsid w:val="00CF0977"/>
    <w:rsid w:val="00CF141B"/>
    <w:rsid w:val="00CF5DF8"/>
    <w:rsid w:val="00D05FEC"/>
    <w:rsid w:val="00D109CD"/>
    <w:rsid w:val="00D202B9"/>
    <w:rsid w:val="00D368E8"/>
    <w:rsid w:val="00D4234E"/>
    <w:rsid w:val="00D43E4E"/>
    <w:rsid w:val="00D43F32"/>
    <w:rsid w:val="00D612AA"/>
    <w:rsid w:val="00D722E2"/>
    <w:rsid w:val="00D73827"/>
    <w:rsid w:val="00D75E88"/>
    <w:rsid w:val="00D77E24"/>
    <w:rsid w:val="00D80823"/>
    <w:rsid w:val="00D9426D"/>
    <w:rsid w:val="00D95228"/>
    <w:rsid w:val="00D9659C"/>
    <w:rsid w:val="00DA1D1D"/>
    <w:rsid w:val="00DA5DF5"/>
    <w:rsid w:val="00DB0C26"/>
    <w:rsid w:val="00DB7F9C"/>
    <w:rsid w:val="00DC4508"/>
    <w:rsid w:val="00DD6280"/>
    <w:rsid w:val="00DE78E3"/>
    <w:rsid w:val="00DF6401"/>
    <w:rsid w:val="00E03594"/>
    <w:rsid w:val="00E12CB2"/>
    <w:rsid w:val="00E148D6"/>
    <w:rsid w:val="00E33CEC"/>
    <w:rsid w:val="00E34C80"/>
    <w:rsid w:val="00E3512A"/>
    <w:rsid w:val="00E375BC"/>
    <w:rsid w:val="00E407E4"/>
    <w:rsid w:val="00E42F47"/>
    <w:rsid w:val="00E507CE"/>
    <w:rsid w:val="00E65BBE"/>
    <w:rsid w:val="00E726B4"/>
    <w:rsid w:val="00E7376B"/>
    <w:rsid w:val="00E831F3"/>
    <w:rsid w:val="00E837F7"/>
    <w:rsid w:val="00E874DA"/>
    <w:rsid w:val="00E9517F"/>
    <w:rsid w:val="00EC030B"/>
    <w:rsid w:val="00ED2172"/>
    <w:rsid w:val="00ED46E6"/>
    <w:rsid w:val="00ED7EF0"/>
    <w:rsid w:val="00EF1D2A"/>
    <w:rsid w:val="00EF59A8"/>
    <w:rsid w:val="00EF7877"/>
    <w:rsid w:val="00F05BC6"/>
    <w:rsid w:val="00F10D3D"/>
    <w:rsid w:val="00F11F46"/>
    <w:rsid w:val="00F12E4C"/>
    <w:rsid w:val="00F50A81"/>
    <w:rsid w:val="00F63EBC"/>
    <w:rsid w:val="00F6741D"/>
    <w:rsid w:val="00F719DD"/>
    <w:rsid w:val="00FA08CF"/>
    <w:rsid w:val="00FA1C2E"/>
    <w:rsid w:val="00FA2940"/>
    <w:rsid w:val="00FB11BA"/>
    <w:rsid w:val="00FB2B46"/>
    <w:rsid w:val="00FB4310"/>
    <w:rsid w:val="00FC23C1"/>
    <w:rsid w:val="00FC3293"/>
    <w:rsid w:val="00FC62A5"/>
    <w:rsid w:val="00FC73D2"/>
    <w:rsid w:val="00FD028B"/>
    <w:rsid w:val="00FE39AD"/>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3CFDCF03"/>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tabs>
        <w:tab w:val="left" w:pos="380"/>
      </w:tabs>
      <w:spacing w:after="240"/>
    </w:pPr>
  </w:style>
  <w:style w:type="character" w:customStyle="1" w:styleId="pl-s">
    <w:name w:val="pl-s"/>
    <w:basedOn w:val="DefaultParagraphFont"/>
    <w:rsid w:val="000A6EA7"/>
  </w:style>
  <w:style w:type="paragraph" w:styleId="ListParagraph">
    <w:name w:val="List Paragraph"/>
    <w:basedOn w:val="Normal"/>
    <w:uiPriority w:val="34"/>
    <w:qFormat/>
    <w:rsid w:val="00B279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112585145">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5</TotalTime>
  <Pages>6</Pages>
  <Words>7916</Words>
  <Characters>45126</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9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297</cp:revision>
  <dcterms:created xsi:type="dcterms:W3CDTF">2019-10-06T18:26:00Z</dcterms:created>
  <dcterms:modified xsi:type="dcterms:W3CDTF">2019-10-15T03: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ASBi5La7"/&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